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5EA691" w14:textId="77777777" w:rsidR="00B96CC4" w:rsidRPr="00B96CC4" w:rsidRDefault="00B96CC4" w:rsidP="00B96CC4">
      <w:pPr>
        <w:ind w:left="0" w:firstLine="0"/>
        <w:jc w:val="center"/>
        <w:rPr>
          <w:rFonts w:ascii="Times New Roman" w:hAnsi="Times New Roman"/>
          <w:b/>
          <w:sz w:val="24"/>
          <w:szCs w:val="24"/>
        </w:rPr>
      </w:pPr>
      <w:r w:rsidRPr="00B96CC4">
        <w:rPr>
          <w:rFonts w:ascii="Times New Roman" w:hAnsi="Times New Roman"/>
          <w:b/>
          <w:sz w:val="24"/>
          <w:szCs w:val="24"/>
        </w:rPr>
        <w:t>REFERENCES</w:t>
      </w:r>
    </w:p>
    <w:p w14:paraId="5828ECEE" w14:textId="3A44F4A0" w:rsidR="00B96CC4" w:rsidRPr="00B96CC4" w:rsidRDefault="00965FBB" w:rsidP="00B96CC4">
      <w:pPr>
        <w:ind w:left="0" w:firstLine="0"/>
        <w:rPr>
          <w:rFonts w:ascii="Times New Roman" w:hAnsi="Times New Roman"/>
          <w:bCs/>
          <w:sz w:val="24"/>
          <w:szCs w:val="24"/>
        </w:rPr>
      </w:pPr>
      <w:r>
        <w:rPr>
          <w:rFonts w:ascii="Times New Roman" w:hAnsi="Times New Roman"/>
          <w:bCs/>
          <w:sz w:val="24"/>
          <w:szCs w:val="24"/>
        </w:rPr>
        <w:t>These s</w:t>
      </w:r>
      <w:r w:rsidR="00B96CC4" w:rsidRPr="00B96CC4">
        <w:rPr>
          <w:rFonts w:ascii="Times New Roman" w:hAnsi="Times New Roman"/>
          <w:bCs/>
          <w:sz w:val="24"/>
          <w:szCs w:val="24"/>
        </w:rPr>
        <w:t xml:space="preserve">tudies </w:t>
      </w:r>
      <w:r>
        <w:rPr>
          <w:rFonts w:ascii="Times New Roman" w:hAnsi="Times New Roman"/>
          <w:bCs/>
          <w:sz w:val="24"/>
          <w:szCs w:val="24"/>
        </w:rPr>
        <w:t xml:space="preserve">were </w:t>
      </w:r>
      <w:r w:rsidR="00B96CC4" w:rsidRPr="00B96CC4">
        <w:rPr>
          <w:rFonts w:ascii="Times New Roman" w:hAnsi="Times New Roman"/>
          <w:bCs/>
          <w:sz w:val="24"/>
          <w:szCs w:val="24"/>
        </w:rPr>
        <w:t>included in the meta-</w:t>
      </w:r>
      <w:r w:rsidRPr="00B96CC4">
        <w:rPr>
          <w:rFonts w:ascii="Times New Roman" w:hAnsi="Times New Roman"/>
          <w:bCs/>
          <w:sz w:val="24"/>
          <w:szCs w:val="24"/>
        </w:rPr>
        <w:t>analysis but</w:t>
      </w:r>
      <w:r w:rsidR="00B96CC4" w:rsidRPr="00B96CC4">
        <w:rPr>
          <w:rFonts w:ascii="Times New Roman" w:hAnsi="Times New Roman"/>
          <w:bCs/>
          <w:sz w:val="24"/>
          <w:szCs w:val="24"/>
        </w:rPr>
        <w:t xml:space="preserve"> not cited in the manuscript.</w:t>
      </w:r>
    </w:p>
    <w:p w14:paraId="3954E651" w14:textId="44C927B6" w:rsidR="00B96CC4" w:rsidRDefault="00B96CC4" w:rsidP="00E75DE3">
      <w:pPr>
        <w:widowControl w:val="0"/>
        <w:autoSpaceDE w:val="0"/>
        <w:autoSpaceDN w:val="0"/>
        <w:adjustRightInd w:val="0"/>
        <w:spacing w:after="140"/>
        <w:ind w:left="480" w:hanging="480"/>
        <w:rPr>
          <w:rFonts w:ascii="Times New Roman" w:hAnsi="Times New Roman"/>
          <w:sz w:val="24"/>
          <w:szCs w:val="24"/>
        </w:rPr>
      </w:pPr>
      <w:r>
        <w:rPr>
          <w:rFonts w:ascii="Times New Roman" w:hAnsi="Times New Roman"/>
          <w:sz w:val="24"/>
          <w:szCs w:val="24"/>
        </w:rPr>
        <w:t xml:space="preserve">Barnhart, B. 2015. </w:t>
      </w:r>
      <w:r>
        <w:rPr>
          <w:rFonts w:ascii="Times New Roman" w:hAnsi="Times New Roman"/>
          <w:i/>
          <w:iCs/>
          <w:sz w:val="24"/>
          <w:szCs w:val="24"/>
        </w:rPr>
        <w:t>The moderating role of perceived organizational diversity climate on the relationship between employee resource group satisfaction and work outcomes.</w:t>
      </w:r>
      <w:r>
        <w:rPr>
          <w:rFonts w:ascii="Times New Roman" w:hAnsi="Times New Roman"/>
          <w:sz w:val="24"/>
          <w:szCs w:val="24"/>
        </w:rPr>
        <w:t xml:space="preserve"> </w:t>
      </w:r>
      <w:r w:rsidR="00965FBB">
        <w:rPr>
          <w:rFonts w:ascii="Times New Roman" w:hAnsi="Times New Roman"/>
          <w:sz w:val="24"/>
          <w:szCs w:val="24"/>
        </w:rPr>
        <w:t xml:space="preserve">Unpublished master thesis, </w:t>
      </w:r>
      <w:r>
        <w:rPr>
          <w:rFonts w:ascii="Times New Roman" w:hAnsi="Times New Roman"/>
          <w:sz w:val="24"/>
          <w:szCs w:val="24"/>
        </w:rPr>
        <w:t>San Jose State University.</w:t>
      </w:r>
    </w:p>
    <w:p w14:paraId="31E2BF29" w14:textId="77777777" w:rsidR="00D809ED" w:rsidRPr="00FA36FB" w:rsidRDefault="00D809ED"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arton, D. H. 2017. </w:t>
      </w:r>
      <w:r w:rsidRPr="00FA36FB">
        <w:rPr>
          <w:rFonts w:ascii="Times New Roman" w:hAnsi="Times New Roman"/>
          <w:i/>
          <w:iCs/>
          <w:noProof/>
          <w:sz w:val="24"/>
          <w:szCs w:val="24"/>
        </w:rPr>
        <w:t>Effect of inclusive climate on worker engagement and turnover intentions for female technology workers.</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Northcentral University.</w:t>
      </w:r>
    </w:p>
    <w:p w14:paraId="1DBC321A" w14:textId="77777777" w:rsidR="00D809ED" w:rsidRDefault="00D809ED"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odla, A. A., Tang, N., Jiang, W., &amp; Tian, L. 2018. Diversity and creativity in cross-national teams: The role of team knowledge sharing and inclusive climate. </w:t>
      </w:r>
      <w:r w:rsidRPr="00FA36FB">
        <w:rPr>
          <w:rFonts w:ascii="Times New Roman" w:hAnsi="Times New Roman"/>
          <w:i/>
          <w:iCs/>
          <w:noProof/>
          <w:sz w:val="24"/>
          <w:szCs w:val="24"/>
        </w:rPr>
        <w:t>Journal of Management and Organization</w:t>
      </w:r>
      <w:r w:rsidRPr="00FA36FB">
        <w:rPr>
          <w:rFonts w:ascii="Times New Roman" w:hAnsi="Times New Roman"/>
          <w:noProof/>
          <w:sz w:val="24"/>
          <w:szCs w:val="24"/>
        </w:rPr>
        <w:t xml:space="preserve">, </w:t>
      </w:r>
      <w:r w:rsidRPr="002249D9">
        <w:rPr>
          <w:rFonts w:ascii="Times New Roman" w:hAnsi="Times New Roman"/>
          <w:noProof/>
          <w:sz w:val="24"/>
          <w:szCs w:val="24"/>
        </w:rPr>
        <w:t>24</w:t>
      </w:r>
      <w:r>
        <w:rPr>
          <w:rFonts w:ascii="Times New Roman" w:hAnsi="Times New Roman"/>
          <w:noProof/>
          <w:sz w:val="24"/>
          <w:szCs w:val="24"/>
        </w:rPr>
        <w:t>:</w:t>
      </w:r>
      <w:r w:rsidRPr="00FA36FB">
        <w:rPr>
          <w:rFonts w:ascii="Times New Roman" w:hAnsi="Times New Roman"/>
          <w:noProof/>
          <w:sz w:val="24"/>
          <w:szCs w:val="24"/>
        </w:rPr>
        <w:t xml:space="preserve"> 711–729. </w:t>
      </w:r>
    </w:p>
    <w:p w14:paraId="340D6E8F" w14:textId="77777777" w:rsidR="00B45112" w:rsidRDefault="00B45112" w:rsidP="00E75DE3">
      <w:pPr>
        <w:widowControl w:val="0"/>
        <w:autoSpaceDE w:val="0"/>
        <w:autoSpaceDN w:val="0"/>
        <w:adjustRightInd w:val="0"/>
        <w:spacing w:after="140"/>
        <w:ind w:left="480" w:hanging="480"/>
        <w:rPr>
          <w:rFonts w:ascii="Times New Roman" w:hAnsi="Times New Roman"/>
          <w:noProof/>
          <w:sz w:val="24"/>
          <w:szCs w:val="24"/>
        </w:rPr>
      </w:pPr>
      <w:r w:rsidRPr="00FA36FB">
        <w:rPr>
          <w:rFonts w:ascii="Times New Roman" w:hAnsi="Times New Roman"/>
          <w:noProof/>
          <w:sz w:val="24"/>
          <w:szCs w:val="24"/>
        </w:rPr>
        <w:t xml:space="preserve">Boehm, S. A., Kunze, F., &amp; Bruch, H. 2014. Spotlight on age-diversity climate: The impact of age-inclusive HR practices on firm-level outcomes. </w:t>
      </w:r>
      <w:r w:rsidRPr="00FA36FB">
        <w:rPr>
          <w:rFonts w:ascii="Times New Roman" w:hAnsi="Times New Roman"/>
          <w:i/>
          <w:iCs/>
          <w:noProof/>
          <w:sz w:val="24"/>
          <w:szCs w:val="24"/>
        </w:rPr>
        <w:t>Personnel Psychology</w:t>
      </w:r>
      <w:r w:rsidRPr="00FA36FB">
        <w:rPr>
          <w:rFonts w:ascii="Times New Roman" w:hAnsi="Times New Roman"/>
          <w:noProof/>
          <w:sz w:val="24"/>
          <w:szCs w:val="24"/>
        </w:rPr>
        <w:t xml:space="preserve">, </w:t>
      </w:r>
      <w:r w:rsidRPr="005720CF">
        <w:rPr>
          <w:rFonts w:ascii="Times New Roman" w:hAnsi="Times New Roman"/>
          <w:noProof/>
          <w:sz w:val="24"/>
          <w:szCs w:val="24"/>
        </w:rPr>
        <w:t>67</w:t>
      </w:r>
      <w:r>
        <w:rPr>
          <w:rFonts w:ascii="Times New Roman" w:hAnsi="Times New Roman"/>
          <w:noProof/>
          <w:sz w:val="24"/>
          <w:szCs w:val="24"/>
        </w:rPr>
        <w:t xml:space="preserve">: </w:t>
      </w:r>
      <w:r w:rsidRPr="00FA36FB">
        <w:rPr>
          <w:rFonts w:ascii="Times New Roman" w:hAnsi="Times New Roman"/>
          <w:noProof/>
          <w:sz w:val="24"/>
          <w:szCs w:val="24"/>
        </w:rPr>
        <w:t>667–704.</w:t>
      </w:r>
    </w:p>
    <w:p w14:paraId="5ECD9A2A" w14:textId="77777777"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ressler, L. R. 2016. </w:t>
      </w:r>
      <w:r w:rsidRPr="00FA36FB">
        <w:rPr>
          <w:rFonts w:ascii="Times New Roman" w:hAnsi="Times New Roman"/>
          <w:i/>
          <w:iCs/>
          <w:noProof/>
          <w:sz w:val="24"/>
          <w:szCs w:val="24"/>
        </w:rPr>
        <w:t>The moderating effects of organizational environment on the relationship between gender and OCB role definitions.</w:t>
      </w:r>
      <w:r w:rsidRPr="00FA36FB">
        <w:rPr>
          <w:rFonts w:ascii="Times New Roman" w:hAnsi="Times New Roman"/>
          <w:noProof/>
          <w:sz w:val="24"/>
          <w:szCs w:val="24"/>
        </w:rPr>
        <w:t xml:space="preserve"> </w:t>
      </w:r>
      <w:r>
        <w:rPr>
          <w:rFonts w:ascii="Times New Roman" w:hAnsi="Times New Roman"/>
          <w:noProof/>
          <w:sz w:val="24"/>
          <w:szCs w:val="24"/>
        </w:rPr>
        <w:t xml:space="preserve">Unpublished master thesis, </w:t>
      </w:r>
      <w:r w:rsidRPr="00FA36FB">
        <w:rPr>
          <w:rFonts w:ascii="Times New Roman" w:hAnsi="Times New Roman"/>
          <w:noProof/>
          <w:sz w:val="24"/>
          <w:szCs w:val="24"/>
        </w:rPr>
        <w:t>San Diego State University.</w:t>
      </w:r>
    </w:p>
    <w:p w14:paraId="3179008E" w14:textId="77777777"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rimhall, K. C. 2019. Inclusion is important...but how do I include? Examining the effects of leader engagement on inclusion, innovation, job satisfaction, and perceived quality of care in a diverse nonprofit health care organization. </w:t>
      </w:r>
      <w:r w:rsidRPr="00FA36FB">
        <w:rPr>
          <w:rFonts w:ascii="Times New Roman" w:hAnsi="Times New Roman"/>
          <w:i/>
          <w:iCs/>
          <w:noProof/>
          <w:sz w:val="24"/>
          <w:szCs w:val="24"/>
        </w:rPr>
        <w:t>Nonprofit and Voluntary Sector Quarterly</w:t>
      </w:r>
      <w:r w:rsidRPr="00FA36FB">
        <w:rPr>
          <w:rFonts w:ascii="Times New Roman" w:hAnsi="Times New Roman"/>
          <w:noProof/>
          <w:sz w:val="24"/>
          <w:szCs w:val="24"/>
        </w:rPr>
        <w:t xml:space="preserve">, </w:t>
      </w:r>
      <w:r>
        <w:rPr>
          <w:rFonts w:ascii="Times New Roman" w:hAnsi="Times New Roman"/>
          <w:noProof/>
          <w:sz w:val="24"/>
          <w:szCs w:val="24"/>
        </w:rPr>
        <w:t>48: 716-737.</w:t>
      </w:r>
    </w:p>
    <w:p w14:paraId="0A172387" w14:textId="77777777"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rimhall, K. C., &amp; Mor Barak, M. E. 2018. The critical role of workplace inclusion in fostering innovation, job satisfaction, and quality of care in a diverse human service organization. </w:t>
      </w:r>
      <w:r w:rsidRPr="00FA36FB">
        <w:rPr>
          <w:rFonts w:ascii="Times New Roman" w:hAnsi="Times New Roman"/>
          <w:i/>
          <w:iCs/>
          <w:noProof/>
          <w:sz w:val="24"/>
          <w:szCs w:val="24"/>
        </w:rPr>
        <w:t>Human Service Organizations Management, Leadership and Governance</w:t>
      </w:r>
      <w:r w:rsidRPr="00FA36FB">
        <w:rPr>
          <w:rFonts w:ascii="Times New Roman" w:hAnsi="Times New Roman"/>
          <w:noProof/>
          <w:sz w:val="24"/>
          <w:szCs w:val="24"/>
        </w:rPr>
        <w:t xml:space="preserve">, </w:t>
      </w:r>
      <w:r w:rsidRPr="00F61A25">
        <w:rPr>
          <w:rFonts w:ascii="Times New Roman" w:hAnsi="Times New Roman"/>
          <w:noProof/>
          <w:sz w:val="24"/>
          <w:szCs w:val="24"/>
        </w:rPr>
        <w:t>42</w:t>
      </w:r>
      <w:r>
        <w:rPr>
          <w:rFonts w:ascii="Times New Roman" w:hAnsi="Times New Roman"/>
          <w:noProof/>
          <w:sz w:val="24"/>
          <w:szCs w:val="24"/>
        </w:rPr>
        <w:t xml:space="preserve">: </w:t>
      </w:r>
      <w:r w:rsidRPr="00FA36FB">
        <w:rPr>
          <w:rFonts w:ascii="Times New Roman" w:hAnsi="Times New Roman"/>
          <w:noProof/>
          <w:sz w:val="24"/>
          <w:szCs w:val="24"/>
        </w:rPr>
        <w:t xml:space="preserve">474–492. </w:t>
      </w:r>
    </w:p>
    <w:p w14:paraId="34BAAF09" w14:textId="011D3D60"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ustamante, J. 2010. </w:t>
      </w:r>
      <w:r w:rsidRPr="00FA36FB">
        <w:rPr>
          <w:rFonts w:ascii="Times New Roman" w:hAnsi="Times New Roman"/>
          <w:i/>
          <w:iCs/>
          <w:noProof/>
          <w:sz w:val="24"/>
          <w:szCs w:val="24"/>
        </w:rPr>
        <w:t xml:space="preserve">Investigating the effects of racioethnic diversity on organizational </w:t>
      </w:r>
      <w:r w:rsidRPr="00FA36FB">
        <w:rPr>
          <w:rFonts w:ascii="Times New Roman" w:hAnsi="Times New Roman"/>
          <w:i/>
          <w:iCs/>
          <w:noProof/>
          <w:sz w:val="24"/>
          <w:szCs w:val="24"/>
        </w:rPr>
        <w:lastRenderedPageBreak/>
        <w:t>outcomes: The mediating role of social capital and the moderating role of diversity climate.</w:t>
      </w:r>
      <w:r w:rsidRPr="00FA36FB">
        <w:rPr>
          <w:rFonts w:ascii="Times New Roman" w:hAnsi="Times New Roman"/>
          <w:noProof/>
          <w:sz w:val="24"/>
          <w:szCs w:val="24"/>
        </w:rPr>
        <w:t xml:space="preserve"> </w:t>
      </w:r>
      <w:r>
        <w:rPr>
          <w:rFonts w:ascii="Times New Roman" w:hAnsi="Times New Roman"/>
          <w:noProof/>
          <w:sz w:val="24"/>
          <w:szCs w:val="24"/>
        </w:rPr>
        <w:t>Unpublished doctoral dissertation</w:t>
      </w:r>
      <w:r w:rsidRPr="00FA36FB">
        <w:rPr>
          <w:rFonts w:ascii="Times New Roman" w:hAnsi="Times New Roman"/>
          <w:noProof/>
          <w:sz w:val="24"/>
          <w:szCs w:val="24"/>
        </w:rPr>
        <w:t>, Columbia University.</w:t>
      </w:r>
    </w:p>
    <w:p w14:paraId="78D9C090" w14:textId="77777777"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uttner, E. H., &amp; Lowe, K. B. 2017. Addressing internal stakeholders’ concerns: The interactive effect of perceived pay equity and diversity climate on turnover intentions. </w:t>
      </w:r>
      <w:r w:rsidRPr="00FA36FB">
        <w:rPr>
          <w:rFonts w:ascii="Times New Roman" w:hAnsi="Times New Roman"/>
          <w:i/>
          <w:iCs/>
          <w:noProof/>
          <w:sz w:val="24"/>
          <w:szCs w:val="24"/>
        </w:rPr>
        <w:t>Journal of Business Ethics</w:t>
      </w:r>
      <w:r w:rsidRPr="00FA36FB">
        <w:rPr>
          <w:rFonts w:ascii="Times New Roman" w:hAnsi="Times New Roman"/>
          <w:noProof/>
          <w:sz w:val="24"/>
          <w:szCs w:val="24"/>
        </w:rPr>
        <w:t xml:space="preserve">, </w:t>
      </w:r>
      <w:r w:rsidRPr="00EE6758">
        <w:rPr>
          <w:rFonts w:ascii="Times New Roman" w:hAnsi="Times New Roman"/>
          <w:noProof/>
          <w:sz w:val="24"/>
          <w:szCs w:val="24"/>
        </w:rPr>
        <w:t>143</w:t>
      </w:r>
      <w:r>
        <w:rPr>
          <w:rFonts w:ascii="Times New Roman" w:hAnsi="Times New Roman"/>
          <w:noProof/>
          <w:sz w:val="24"/>
          <w:szCs w:val="24"/>
        </w:rPr>
        <w:t xml:space="preserve">: </w:t>
      </w:r>
      <w:r w:rsidRPr="00FA36FB">
        <w:rPr>
          <w:rFonts w:ascii="Times New Roman" w:hAnsi="Times New Roman"/>
          <w:noProof/>
          <w:sz w:val="24"/>
          <w:szCs w:val="24"/>
        </w:rPr>
        <w:t xml:space="preserve">621–633. </w:t>
      </w:r>
    </w:p>
    <w:p w14:paraId="54BD3B6A" w14:textId="77777777"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uttner, E. H., Lowe, K. B., &amp; Billings-Harris, L. 2010. The impact of diversity promise fulfillment on professionals of color outcomes in the USA. </w:t>
      </w:r>
      <w:r w:rsidRPr="00FA36FB">
        <w:rPr>
          <w:rFonts w:ascii="Times New Roman" w:hAnsi="Times New Roman"/>
          <w:i/>
          <w:iCs/>
          <w:noProof/>
          <w:sz w:val="24"/>
          <w:szCs w:val="24"/>
        </w:rPr>
        <w:t>Journal of Business Ethics</w:t>
      </w:r>
      <w:r w:rsidRPr="00FA36FB">
        <w:rPr>
          <w:rFonts w:ascii="Times New Roman" w:hAnsi="Times New Roman"/>
          <w:noProof/>
          <w:sz w:val="24"/>
          <w:szCs w:val="24"/>
        </w:rPr>
        <w:t xml:space="preserve">, </w:t>
      </w:r>
      <w:r w:rsidRPr="00BC18C9">
        <w:rPr>
          <w:rFonts w:ascii="Times New Roman" w:hAnsi="Times New Roman"/>
          <w:noProof/>
          <w:sz w:val="24"/>
          <w:szCs w:val="24"/>
        </w:rPr>
        <w:t>91</w:t>
      </w:r>
      <w:r>
        <w:rPr>
          <w:rFonts w:ascii="Times New Roman" w:hAnsi="Times New Roman"/>
          <w:noProof/>
          <w:sz w:val="24"/>
          <w:szCs w:val="24"/>
        </w:rPr>
        <w:t xml:space="preserve">: </w:t>
      </w:r>
      <w:r w:rsidRPr="00FA36FB">
        <w:rPr>
          <w:rFonts w:ascii="Times New Roman" w:hAnsi="Times New Roman"/>
          <w:noProof/>
          <w:sz w:val="24"/>
          <w:szCs w:val="24"/>
        </w:rPr>
        <w:t xml:space="preserve">501–518. </w:t>
      </w:r>
    </w:p>
    <w:p w14:paraId="7A9D28F2" w14:textId="77777777" w:rsidR="00B45112" w:rsidRPr="00FA36FB" w:rsidRDefault="00B45112"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Buttner, E. H., Lowe, K. B., &amp; Billings-Harris, L. 2012. An empirical test of diversity climate dimensionality and relative effects on employee of color outcomes. </w:t>
      </w:r>
      <w:r w:rsidRPr="00FA36FB">
        <w:rPr>
          <w:rFonts w:ascii="Times New Roman" w:hAnsi="Times New Roman"/>
          <w:i/>
          <w:iCs/>
          <w:noProof/>
          <w:sz w:val="24"/>
          <w:szCs w:val="24"/>
        </w:rPr>
        <w:t>Journal of Business Ethics</w:t>
      </w:r>
      <w:r w:rsidRPr="00FA36FB">
        <w:rPr>
          <w:rFonts w:ascii="Times New Roman" w:hAnsi="Times New Roman"/>
          <w:noProof/>
          <w:sz w:val="24"/>
          <w:szCs w:val="24"/>
        </w:rPr>
        <w:t xml:space="preserve">, </w:t>
      </w:r>
      <w:r w:rsidRPr="008506E6">
        <w:rPr>
          <w:rFonts w:ascii="Times New Roman" w:hAnsi="Times New Roman"/>
          <w:noProof/>
          <w:sz w:val="24"/>
          <w:szCs w:val="24"/>
        </w:rPr>
        <w:t>110</w:t>
      </w:r>
      <w:r>
        <w:rPr>
          <w:rFonts w:ascii="Times New Roman" w:hAnsi="Times New Roman"/>
          <w:noProof/>
          <w:sz w:val="24"/>
          <w:szCs w:val="24"/>
        </w:rPr>
        <w:t xml:space="preserve">: </w:t>
      </w:r>
      <w:r w:rsidRPr="00FA36FB">
        <w:rPr>
          <w:rFonts w:ascii="Times New Roman" w:hAnsi="Times New Roman"/>
          <w:noProof/>
          <w:sz w:val="24"/>
          <w:szCs w:val="24"/>
        </w:rPr>
        <w:t xml:space="preserve">247–258. </w:t>
      </w:r>
    </w:p>
    <w:p w14:paraId="5410A2EA" w14:textId="77777777" w:rsidR="004965DD" w:rsidRPr="00FA36FB" w:rsidRDefault="004965DD"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arstens, J. G., &amp; De Kock, F. S. 2017. Firm-level diversity management competencies: Development and initial validation of a measure. </w:t>
      </w:r>
      <w:r w:rsidRPr="00FA36FB">
        <w:rPr>
          <w:rFonts w:ascii="Times New Roman" w:hAnsi="Times New Roman"/>
          <w:i/>
          <w:iCs/>
          <w:noProof/>
          <w:sz w:val="24"/>
          <w:szCs w:val="24"/>
        </w:rPr>
        <w:t>International Journal of Human Resource Management</w:t>
      </w:r>
      <w:r w:rsidRPr="00FA36FB">
        <w:rPr>
          <w:rFonts w:ascii="Times New Roman" w:hAnsi="Times New Roman"/>
          <w:noProof/>
          <w:sz w:val="24"/>
          <w:szCs w:val="24"/>
        </w:rPr>
        <w:t xml:space="preserve">, </w:t>
      </w:r>
      <w:r w:rsidRPr="00FA7146">
        <w:rPr>
          <w:rFonts w:ascii="Times New Roman" w:hAnsi="Times New Roman"/>
          <w:noProof/>
          <w:sz w:val="24"/>
          <w:szCs w:val="24"/>
        </w:rPr>
        <w:t>28</w:t>
      </w:r>
      <w:r>
        <w:rPr>
          <w:rFonts w:ascii="Times New Roman" w:hAnsi="Times New Roman"/>
          <w:noProof/>
          <w:sz w:val="24"/>
          <w:szCs w:val="24"/>
        </w:rPr>
        <w:t xml:space="preserve">: </w:t>
      </w:r>
      <w:r w:rsidRPr="00FA36FB">
        <w:rPr>
          <w:rFonts w:ascii="Times New Roman" w:hAnsi="Times New Roman"/>
          <w:noProof/>
          <w:sz w:val="24"/>
          <w:szCs w:val="24"/>
        </w:rPr>
        <w:t xml:space="preserve">2109–2135. </w:t>
      </w:r>
    </w:p>
    <w:p w14:paraId="263DCA47" w14:textId="77777777" w:rsidR="004965DD" w:rsidRPr="00FA36FB" w:rsidRDefault="004965DD"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hen, C., &amp; Tang, N. 2018. Does perceived inclusion matter in the workplace? </w:t>
      </w:r>
      <w:r w:rsidRPr="00FA36FB">
        <w:rPr>
          <w:rFonts w:ascii="Times New Roman" w:hAnsi="Times New Roman"/>
          <w:i/>
          <w:iCs/>
          <w:noProof/>
          <w:sz w:val="24"/>
          <w:szCs w:val="24"/>
        </w:rPr>
        <w:t>Journal of Managerial Psychology</w:t>
      </w:r>
      <w:r w:rsidRPr="00FA36FB">
        <w:rPr>
          <w:rFonts w:ascii="Times New Roman" w:hAnsi="Times New Roman"/>
          <w:noProof/>
          <w:sz w:val="24"/>
          <w:szCs w:val="24"/>
        </w:rPr>
        <w:t xml:space="preserve">, </w:t>
      </w:r>
      <w:r w:rsidRPr="00190F67">
        <w:rPr>
          <w:rFonts w:ascii="Times New Roman" w:hAnsi="Times New Roman"/>
          <w:noProof/>
          <w:sz w:val="24"/>
          <w:szCs w:val="24"/>
        </w:rPr>
        <w:t>33</w:t>
      </w:r>
      <w:r>
        <w:rPr>
          <w:rFonts w:ascii="Times New Roman" w:hAnsi="Times New Roman"/>
          <w:noProof/>
          <w:sz w:val="24"/>
          <w:szCs w:val="24"/>
        </w:rPr>
        <w:t xml:space="preserve">: </w:t>
      </w:r>
      <w:r w:rsidRPr="00FA36FB">
        <w:rPr>
          <w:rFonts w:ascii="Times New Roman" w:hAnsi="Times New Roman"/>
          <w:noProof/>
          <w:sz w:val="24"/>
          <w:szCs w:val="24"/>
        </w:rPr>
        <w:t xml:space="preserve">43–57. </w:t>
      </w:r>
    </w:p>
    <w:p w14:paraId="75874B53" w14:textId="77777777" w:rsidR="00651975" w:rsidRPr="00FA36FB" w:rsidRDefault="0065197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hen, X., Liu, D., &amp; Portnoy, R. 2012. A multilevel investigation of motivational cultural intelligence, organizational diversity climate, and cultural sales: Evidence from U.S. real estate firms. </w:t>
      </w:r>
      <w:r w:rsidRPr="00FA36FB">
        <w:rPr>
          <w:rFonts w:ascii="Times New Roman" w:hAnsi="Times New Roman"/>
          <w:i/>
          <w:iCs/>
          <w:noProof/>
          <w:sz w:val="24"/>
          <w:szCs w:val="24"/>
        </w:rPr>
        <w:t>Journal of Applied Psychology</w:t>
      </w:r>
      <w:r w:rsidRPr="00FA36FB">
        <w:rPr>
          <w:rFonts w:ascii="Times New Roman" w:hAnsi="Times New Roman"/>
          <w:noProof/>
          <w:sz w:val="24"/>
          <w:szCs w:val="24"/>
        </w:rPr>
        <w:t xml:space="preserve">, </w:t>
      </w:r>
      <w:r w:rsidRPr="00EA2AE2">
        <w:rPr>
          <w:rFonts w:ascii="Times New Roman" w:hAnsi="Times New Roman"/>
          <w:noProof/>
          <w:sz w:val="24"/>
          <w:szCs w:val="24"/>
        </w:rPr>
        <w:t>97</w:t>
      </w:r>
      <w:r>
        <w:rPr>
          <w:rFonts w:ascii="Times New Roman" w:hAnsi="Times New Roman"/>
          <w:noProof/>
          <w:sz w:val="24"/>
          <w:szCs w:val="24"/>
        </w:rPr>
        <w:t xml:space="preserve">: </w:t>
      </w:r>
      <w:r w:rsidRPr="00FA36FB">
        <w:rPr>
          <w:rFonts w:ascii="Times New Roman" w:hAnsi="Times New Roman"/>
          <w:noProof/>
          <w:sz w:val="24"/>
          <w:szCs w:val="24"/>
        </w:rPr>
        <w:t xml:space="preserve">93–106. </w:t>
      </w:r>
    </w:p>
    <w:p w14:paraId="0946FA41" w14:textId="77777777" w:rsidR="00BA3391" w:rsidRPr="00FA36FB" w:rsidRDefault="00BA339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hrobot-Mason, D., &amp; Aramovich, N. P. 2013. The psychological benefits of creating an affirming climate for workplace diversity. </w:t>
      </w:r>
      <w:r w:rsidRPr="00FA36FB">
        <w:rPr>
          <w:rFonts w:ascii="Times New Roman" w:hAnsi="Times New Roman"/>
          <w:i/>
          <w:iCs/>
          <w:noProof/>
          <w:sz w:val="24"/>
          <w:szCs w:val="24"/>
        </w:rPr>
        <w:t>Group &amp; Organization Management</w:t>
      </w:r>
      <w:r w:rsidRPr="00FA36FB">
        <w:rPr>
          <w:rFonts w:ascii="Times New Roman" w:hAnsi="Times New Roman"/>
          <w:noProof/>
          <w:sz w:val="24"/>
          <w:szCs w:val="24"/>
        </w:rPr>
        <w:t xml:space="preserve">, </w:t>
      </w:r>
      <w:r w:rsidRPr="00EA2AE2">
        <w:rPr>
          <w:rFonts w:ascii="Times New Roman" w:hAnsi="Times New Roman"/>
          <w:noProof/>
          <w:sz w:val="24"/>
          <w:szCs w:val="24"/>
        </w:rPr>
        <w:t>38</w:t>
      </w:r>
      <w:r>
        <w:rPr>
          <w:rFonts w:ascii="Times New Roman" w:hAnsi="Times New Roman"/>
          <w:noProof/>
          <w:sz w:val="24"/>
          <w:szCs w:val="24"/>
        </w:rPr>
        <w:t xml:space="preserve">: </w:t>
      </w:r>
      <w:r w:rsidRPr="00FA36FB">
        <w:rPr>
          <w:rFonts w:ascii="Times New Roman" w:hAnsi="Times New Roman"/>
          <w:noProof/>
          <w:sz w:val="24"/>
          <w:szCs w:val="24"/>
        </w:rPr>
        <w:t xml:space="preserve">659–689. </w:t>
      </w:r>
    </w:p>
    <w:p w14:paraId="6B6BE9C4" w14:textId="77777777" w:rsidR="00D66C41" w:rsidRPr="00FA36FB" w:rsidRDefault="00D66C4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ole, B., Jones, R. J., &amp; Russell, L. M. 2016. Racial dissimilarity and diversity climate effect </w:t>
      </w:r>
      <w:r w:rsidRPr="00FA36FB">
        <w:rPr>
          <w:rFonts w:ascii="Times New Roman" w:hAnsi="Times New Roman"/>
          <w:noProof/>
          <w:sz w:val="24"/>
          <w:szCs w:val="24"/>
        </w:rPr>
        <w:lastRenderedPageBreak/>
        <w:t xml:space="preserve">organizational identification. </w:t>
      </w:r>
      <w:r w:rsidRPr="00FA36FB">
        <w:rPr>
          <w:rFonts w:ascii="Times New Roman" w:hAnsi="Times New Roman"/>
          <w:i/>
          <w:iCs/>
          <w:noProof/>
          <w:sz w:val="24"/>
          <w:szCs w:val="24"/>
        </w:rPr>
        <w:t>Equality, Diversity and Inclusion: An International Journal</w:t>
      </w:r>
      <w:r w:rsidRPr="00FA36FB">
        <w:rPr>
          <w:rFonts w:ascii="Times New Roman" w:hAnsi="Times New Roman"/>
          <w:noProof/>
          <w:sz w:val="24"/>
          <w:szCs w:val="24"/>
        </w:rPr>
        <w:t xml:space="preserve">, </w:t>
      </w:r>
      <w:r w:rsidRPr="00106B3C">
        <w:rPr>
          <w:rFonts w:ascii="Times New Roman" w:hAnsi="Times New Roman"/>
          <w:noProof/>
          <w:sz w:val="24"/>
          <w:szCs w:val="24"/>
        </w:rPr>
        <w:t>35</w:t>
      </w:r>
      <w:r>
        <w:rPr>
          <w:rFonts w:ascii="Times New Roman" w:hAnsi="Times New Roman"/>
          <w:noProof/>
          <w:sz w:val="24"/>
          <w:szCs w:val="24"/>
        </w:rPr>
        <w:t xml:space="preserve">: </w:t>
      </w:r>
      <w:r w:rsidRPr="00FA36FB">
        <w:rPr>
          <w:rFonts w:ascii="Times New Roman" w:hAnsi="Times New Roman"/>
          <w:noProof/>
          <w:sz w:val="24"/>
          <w:szCs w:val="24"/>
        </w:rPr>
        <w:t xml:space="preserve">314–327. </w:t>
      </w:r>
    </w:p>
    <w:p w14:paraId="25F3FC04" w14:textId="77777777" w:rsidR="00D66C41" w:rsidRPr="00FA36FB" w:rsidRDefault="00D66C4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ole, B. M. 2013. </w:t>
      </w:r>
      <w:r w:rsidRPr="00FA36FB">
        <w:rPr>
          <w:rFonts w:ascii="Times New Roman" w:hAnsi="Times New Roman"/>
          <w:i/>
          <w:iCs/>
          <w:noProof/>
          <w:sz w:val="24"/>
          <w:szCs w:val="24"/>
        </w:rPr>
        <w:t>Psychological diversity climate and its effects: The role of organizational identification.</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University of North Texas.</w:t>
      </w:r>
    </w:p>
    <w:p w14:paraId="1C17EA04" w14:textId="77777777" w:rsidR="00D66C41" w:rsidRPr="00FA36FB" w:rsidRDefault="00D66C4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Collini, S. A. 2012. </w:t>
      </w:r>
      <w:r w:rsidRPr="00FA36FB">
        <w:rPr>
          <w:rFonts w:ascii="Times New Roman" w:hAnsi="Times New Roman"/>
          <w:i/>
          <w:iCs/>
          <w:noProof/>
          <w:sz w:val="24"/>
          <w:szCs w:val="24"/>
        </w:rPr>
        <w:t>Identifying organizational factors that moderate the engagement-turnover relationship in a healthcare setting.</w:t>
      </w:r>
      <w:r w:rsidRPr="00FA36FB">
        <w:rPr>
          <w:rFonts w:ascii="Times New Roman" w:hAnsi="Times New Roman"/>
          <w:noProof/>
          <w:sz w:val="24"/>
          <w:szCs w:val="24"/>
        </w:rPr>
        <w:t xml:space="preserve"> </w:t>
      </w:r>
      <w:r>
        <w:rPr>
          <w:rFonts w:ascii="Times New Roman" w:hAnsi="Times New Roman"/>
          <w:noProof/>
          <w:sz w:val="24"/>
          <w:szCs w:val="24"/>
        </w:rPr>
        <w:t>Unpublished doctoral d</w:t>
      </w:r>
      <w:r w:rsidRPr="00FA36FB">
        <w:rPr>
          <w:rFonts w:ascii="Times New Roman" w:hAnsi="Times New Roman"/>
          <w:noProof/>
          <w:sz w:val="24"/>
          <w:szCs w:val="24"/>
        </w:rPr>
        <w:t>issertation, Minnesota State University.</w:t>
      </w:r>
    </w:p>
    <w:p w14:paraId="4AA243E0" w14:textId="77777777" w:rsidR="00954489" w:rsidRPr="00FA36FB" w:rsidRDefault="00954489"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Daniels, S. R. 2012. </w:t>
      </w:r>
      <w:r w:rsidRPr="00FA36FB">
        <w:rPr>
          <w:rFonts w:ascii="Times New Roman" w:hAnsi="Times New Roman"/>
          <w:i/>
          <w:iCs/>
          <w:noProof/>
          <w:sz w:val="24"/>
          <w:szCs w:val="24"/>
        </w:rPr>
        <w:t>Perceptions of diversity climate and workplace incivility: Exploring their effects on employee cognition, attitudes, and behavior.</w:t>
      </w:r>
      <w:r w:rsidRPr="00FA36FB">
        <w:rPr>
          <w:rFonts w:ascii="Times New Roman" w:hAnsi="Times New Roman"/>
          <w:noProof/>
          <w:sz w:val="24"/>
          <w:szCs w:val="24"/>
        </w:rPr>
        <w:t xml:space="preserve"> </w:t>
      </w:r>
      <w:r>
        <w:rPr>
          <w:rFonts w:ascii="Times New Roman" w:hAnsi="Times New Roman"/>
          <w:noProof/>
          <w:sz w:val="24"/>
          <w:szCs w:val="24"/>
        </w:rPr>
        <w:t>Unpublished doctoral dissertation</w:t>
      </w:r>
      <w:r w:rsidRPr="00FA36FB">
        <w:rPr>
          <w:rFonts w:ascii="Times New Roman" w:hAnsi="Times New Roman"/>
          <w:noProof/>
          <w:sz w:val="24"/>
          <w:szCs w:val="24"/>
        </w:rPr>
        <w:t>, Tulane University.</w:t>
      </w:r>
    </w:p>
    <w:p w14:paraId="4E12C715" w14:textId="77777777" w:rsidR="00954489" w:rsidRPr="00FA36FB" w:rsidRDefault="00954489"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Davies, S. E., Stoermer, S., &amp; Froese, F. J. 2019. When the going gets tough: the influence of expatriate resilience and perceived organizational inclusion climate on work adjustment and turnover intentions. </w:t>
      </w:r>
      <w:r w:rsidRPr="00FA36FB">
        <w:rPr>
          <w:rFonts w:ascii="Times New Roman" w:hAnsi="Times New Roman"/>
          <w:i/>
          <w:iCs/>
          <w:noProof/>
          <w:sz w:val="24"/>
          <w:szCs w:val="24"/>
        </w:rPr>
        <w:t>International Journal of Human Resource Management</w:t>
      </w:r>
      <w:r>
        <w:rPr>
          <w:rFonts w:ascii="Times New Roman" w:hAnsi="Times New Roman"/>
          <w:noProof/>
          <w:sz w:val="24"/>
          <w:szCs w:val="24"/>
        </w:rPr>
        <w:t xml:space="preserve">, 30: 1393-1417. </w:t>
      </w:r>
    </w:p>
    <w:p w14:paraId="416C613F" w14:textId="77777777" w:rsidR="00954489" w:rsidRPr="00FA36FB" w:rsidRDefault="00954489"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Dhanesh, G., &amp; Duthler, G. 2017. </w:t>
      </w:r>
      <w:r w:rsidRPr="00FA36FB">
        <w:rPr>
          <w:rFonts w:ascii="Times New Roman" w:hAnsi="Times New Roman"/>
          <w:i/>
          <w:iCs/>
          <w:noProof/>
          <w:sz w:val="24"/>
          <w:szCs w:val="24"/>
        </w:rPr>
        <w:t>CSR and public relations in the Middle East: Relationships among diversity climate, perceptions of CSR and employee engagement.</w:t>
      </w:r>
      <w:r w:rsidRPr="00FA36FB">
        <w:rPr>
          <w:rFonts w:ascii="Times New Roman" w:hAnsi="Times New Roman"/>
          <w:noProof/>
          <w:sz w:val="24"/>
          <w:szCs w:val="24"/>
        </w:rPr>
        <w:t xml:space="preserve"> </w:t>
      </w:r>
      <w:r>
        <w:rPr>
          <w:rFonts w:ascii="Times New Roman" w:hAnsi="Times New Roman"/>
          <w:noProof/>
          <w:sz w:val="24"/>
          <w:szCs w:val="24"/>
        </w:rPr>
        <w:t xml:space="preserve">Unpublished working paper, </w:t>
      </w:r>
      <w:r w:rsidRPr="00FA36FB">
        <w:rPr>
          <w:rFonts w:ascii="Times New Roman" w:hAnsi="Times New Roman"/>
          <w:noProof/>
          <w:sz w:val="24"/>
          <w:szCs w:val="24"/>
        </w:rPr>
        <w:t>Dubai, United Arab Emirates.</w:t>
      </w:r>
    </w:p>
    <w:p w14:paraId="62F68E00" w14:textId="77777777" w:rsidR="00954489" w:rsidRPr="00FA36FB" w:rsidRDefault="00954489"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Dwertmann, D. J. G., &amp; Boehm, S. A. 2016. Status matters: The asymmetric effects of supervisor-subordinate disability incongruence and climate for inclusion. </w:t>
      </w:r>
      <w:r w:rsidRPr="00FA36FB">
        <w:rPr>
          <w:rFonts w:ascii="Times New Roman" w:hAnsi="Times New Roman"/>
          <w:i/>
          <w:iCs/>
          <w:noProof/>
          <w:sz w:val="24"/>
          <w:szCs w:val="24"/>
        </w:rPr>
        <w:t>Academy of Management Journal</w:t>
      </w:r>
      <w:r w:rsidRPr="00FA36FB">
        <w:rPr>
          <w:rFonts w:ascii="Times New Roman" w:hAnsi="Times New Roman"/>
          <w:noProof/>
          <w:sz w:val="24"/>
          <w:szCs w:val="24"/>
        </w:rPr>
        <w:t xml:space="preserve">, </w:t>
      </w:r>
      <w:r w:rsidRPr="00696694">
        <w:rPr>
          <w:rFonts w:ascii="Times New Roman" w:hAnsi="Times New Roman"/>
          <w:noProof/>
          <w:sz w:val="24"/>
          <w:szCs w:val="24"/>
        </w:rPr>
        <w:t>59</w:t>
      </w:r>
      <w:r>
        <w:rPr>
          <w:rFonts w:ascii="Times New Roman" w:hAnsi="Times New Roman"/>
          <w:noProof/>
          <w:sz w:val="24"/>
          <w:szCs w:val="24"/>
        </w:rPr>
        <w:t>:</w:t>
      </w:r>
      <w:r w:rsidRPr="00FA36FB">
        <w:rPr>
          <w:rFonts w:ascii="Times New Roman" w:hAnsi="Times New Roman"/>
          <w:noProof/>
          <w:sz w:val="24"/>
          <w:szCs w:val="24"/>
        </w:rPr>
        <w:t xml:space="preserve">1–21. </w:t>
      </w:r>
    </w:p>
    <w:p w14:paraId="3EAFA718" w14:textId="77777777" w:rsidR="00793594" w:rsidRPr="00FA36FB" w:rsidRDefault="00793594"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Ely, R. J., Padavic, I., &amp; Thomas, D. A. 2012. Racial diversity, racial asymmetries, and team learning environment: Effects on performance. </w:t>
      </w:r>
      <w:r w:rsidRPr="00FA36FB">
        <w:rPr>
          <w:rFonts w:ascii="Times New Roman" w:hAnsi="Times New Roman"/>
          <w:i/>
          <w:iCs/>
          <w:noProof/>
          <w:sz w:val="24"/>
          <w:szCs w:val="24"/>
        </w:rPr>
        <w:t>Organization Studies</w:t>
      </w:r>
      <w:r w:rsidRPr="00FA36FB">
        <w:rPr>
          <w:rFonts w:ascii="Times New Roman" w:hAnsi="Times New Roman"/>
          <w:noProof/>
          <w:sz w:val="24"/>
          <w:szCs w:val="24"/>
        </w:rPr>
        <w:t xml:space="preserve">, </w:t>
      </w:r>
      <w:r w:rsidRPr="00BE1389">
        <w:rPr>
          <w:rFonts w:ascii="Times New Roman" w:hAnsi="Times New Roman"/>
          <w:noProof/>
          <w:sz w:val="24"/>
          <w:szCs w:val="24"/>
        </w:rPr>
        <w:t>33</w:t>
      </w:r>
      <w:r>
        <w:rPr>
          <w:rFonts w:ascii="Times New Roman" w:hAnsi="Times New Roman"/>
          <w:noProof/>
          <w:sz w:val="24"/>
          <w:szCs w:val="24"/>
        </w:rPr>
        <w:t xml:space="preserve">: </w:t>
      </w:r>
      <w:r w:rsidRPr="00FA36FB">
        <w:rPr>
          <w:rFonts w:ascii="Times New Roman" w:hAnsi="Times New Roman"/>
          <w:noProof/>
          <w:sz w:val="24"/>
          <w:szCs w:val="24"/>
        </w:rPr>
        <w:t xml:space="preserve">341–362. </w:t>
      </w:r>
    </w:p>
    <w:p w14:paraId="348E5D28" w14:textId="77777777" w:rsidR="00AF5028" w:rsidRPr="00FA36FB" w:rsidRDefault="00AF5028"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Guchait, P., Madera, J., &amp; Dawson, M. 2016. Learning in the service environment: The influence of diversity climate. </w:t>
      </w:r>
      <w:r w:rsidRPr="00FA36FB">
        <w:rPr>
          <w:rFonts w:ascii="Times New Roman" w:hAnsi="Times New Roman"/>
          <w:i/>
          <w:iCs/>
          <w:noProof/>
          <w:sz w:val="24"/>
          <w:szCs w:val="24"/>
        </w:rPr>
        <w:t>Journal of Service Theory and Practice</w:t>
      </w:r>
      <w:r w:rsidRPr="00FA36FB">
        <w:rPr>
          <w:rFonts w:ascii="Times New Roman" w:hAnsi="Times New Roman"/>
          <w:noProof/>
          <w:sz w:val="24"/>
          <w:szCs w:val="24"/>
        </w:rPr>
        <w:t xml:space="preserve">, </w:t>
      </w:r>
      <w:r w:rsidRPr="000244CD">
        <w:rPr>
          <w:rFonts w:ascii="Times New Roman" w:hAnsi="Times New Roman"/>
          <w:noProof/>
          <w:sz w:val="24"/>
          <w:szCs w:val="24"/>
        </w:rPr>
        <w:t>26</w:t>
      </w:r>
      <w:r>
        <w:rPr>
          <w:rFonts w:ascii="Times New Roman" w:hAnsi="Times New Roman"/>
          <w:noProof/>
          <w:sz w:val="24"/>
          <w:szCs w:val="24"/>
        </w:rPr>
        <w:t xml:space="preserve">: </w:t>
      </w:r>
      <w:r w:rsidRPr="00FA36FB">
        <w:rPr>
          <w:rFonts w:ascii="Times New Roman" w:hAnsi="Times New Roman"/>
          <w:noProof/>
          <w:sz w:val="24"/>
          <w:szCs w:val="24"/>
        </w:rPr>
        <w:t xml:space="preserve">448–470. </w:t>
      </w:r>
    </w:p>
    <w:p w14:paraId="5498A929" w14:textId="77777777" w:rsidR="00AF5028" w:rsidRPr="00FA36FB" w:rsidRDefault="00AF5028"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lastRenderedPageBreak/>
        <w:t xml:space="preserve">Guerrero, S., Sylvestre, J., &amp; Muresanu, D. 2013. Pro-diversity practices and perceived insider status. </w:t>
      </w:r>
      <w:r w:rsidRPr="00FA36FB">
        <w:rPr>
          <w:rFonts w:ascii="Times New Roman" w:hAnsi="Times New Roman"/>
          <w:i/>
          <w:iCs/>
          <w:noProof/>
          <w:sz w:val="24"/>
          <w:szCs w:val="24"/>
        </w:rPr>
        <w:t>Cross Cultural Management: An International Journal</w:t>
      </w:r>
      <w:r w:rsidRPr="00FA36FB">
        <w:rPr>
          <w:rFonts w:ascii="Times New Roman" w:hAnsi="Times New Roman"/>
          <w:noProof/>
          <w:sz w:val="24"/>
          <w:szCs w:val="24"/>
        </w:rPr>
        <w:t xml:space="preserve">, </w:t>
      </w:r>
      <w:r w:rsidRPr="000244CD">
        <w:rPr>
          <w:rFonts w:ascii="Times New Roman" w:hAnsi="Times New Roman"/>
          <w:noProof/>
          <w:sz w:val="24"/>
          <w:szCs w:val="24"/>
        </w:rPr>
        <w:t>20</w:t>
      </w:r>
      <w:r>
        <w:rPr>
          <w:rFonts w:ascii="Times New Roman" w:hAnsi="Times New Roman"/>
          <w:noProof/>
          <w:sz w:val="24"/>
          <w:szCs w:val="24"/>
        </w:rPr>
        <w:t xml:space="preserve">: </w:t>
      </w:r>
      <w:r w:rsidRPr="00FA36FB">
        <w:rPr>
          <w:rFonts w:ascii="Times New Roman" w:hAnsi="Times New Roman"/>
          <w:noProof/>
          <w:sz w:val="24"/>
          <w:szCs w:val="24"/>
        </w:rPr>
        <w:t>5–19.</w:t>
      </w:r>
    </w:p>
    <w:p w14:paraId="7F9E7DBB" w14:textId="77777777" w:rsidR="00AF5028" w:rsidRPr="00FA36FB" w:rsidRDefault="00AF5028"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ankins, K. A. 2005. </w:t>
      </w:r>
      <w:r w:rsidRPr="00FA36FB">
        <w:rPr>
          <w:rFonts w:ascii="Times New Roman" w:hAnsi="Times New Roman"/>
          <w:i/>
          <w:iCs/>
          <w:noProof/>
          <w:sz w:val="24"/>
          <w:szCs w:val="24"/>
        </w:rPr>
        <w:t>The influence of diversity climate on perceived organizational support and job satisfaction.</w:t>
      </w:r>
      <w:r w:rsidRPr="00FA36FB">
        <w:rPr>
          <w:rFonts w:ascii="Times New Roman" w:hAnsi="Times New Roman"/>
          <w:noProof/>
          <w:sz w:val="24"/>
          <w:szCs w:val="24"/>
        </w:rPr>
        <w:t xml:space="preserve"> </w:t>
      </w:r>
      <w:r>
        <w:rPr>
          <w:rFonts w:ascii="Times New Roman" w:hAnsi="Times New Roman"/>
          <w:noProof/>
          <w:sz w:val="24"/>
          <w:szCs w:val="24"/>
        </w:rPr>
        <w:t>Unpublished d</w:t>
      </w:r>
      <w:r w:rsidRPr="00FA36FB">
        <w:rPr>
          <w:rFonts w:ascii="Times New Roman" w:hAnsi="Times New Roman"/>
          <w:noProof/>
          <w:sz w:val="24"/>
          <w:szCs w:val="24"/>
        </w:rPr>
        <w:t xml:space="preserve">octoral </w:t>
      </w:r>
      <w:r>
        <w:rPr>
          <w:rFonts w:ascii="Times New Roman" w:hAnsi="Times New Roman"/>
          <w:noProof/>
          <w:sz w:val="24"/>
          <w:szCs w:val="24"/>
        </w:rPr>
        <w:t>d</w:t>
      </w:r>
      <w:r w:rsidRPr="00FA36FB">
        <w:rPr>
          <w:rFonts w:ascii="Times New Roman" w:hAnsi="Times New Roman"/>
          <w:noProof/>
          <w:sz w:val="24"/>
          <w:szCs w:val="24"/>
        </w:rPr>
        <w:t>issertation, Capella University.</w:t>
      </w:r>
    </w:p>
    <w:p w14:paraId="3FFFD684" w14:textId="77777777" w:rsidR="00FB0E96" w:rsidRPr="00FA36FB" w:rsidRDefault="00FB0E96"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edman, B. K. 2016. </w:t>
      </w:r>
      <w:r w:rsidRPr="00FA36FB">
        <w:rPr>
          <w:rFonts w:ascii="Times New Roman" w:hAnsi="Times New Roman"/>
          <w:i/>
          <w:iCs/>
          <w:noProof/>
          <w:sz w:val="24"/>
          <w:szCs w:val="24"/>
        </w:rPr>
        <w:t>Developing a measure of inclusiveness: Factors, reliability, and relationship to job satisfaction and intention to quit.</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University of Denver.</w:t>
      </w:r>
    </w:p>
    <w:p w14:paraId="54D56BB4" w14:textId="77777777" w:rsidR="00FB0E96" w:rsidRPr="00FA36FB" w:rsidRDefault="00FB0E96"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erres, D. 2013. </w:t>
      </w:r>
      <w:r w:rsidRPr="00FA36FB">
        <w:rPr>
          <w:rFonts w:ascii="Times New Roman" w:hAnsi="Times New Roman"/>
          <w:i/>
          <w:iCs/>
          <w:noProof/>
          <w:sz w:val="24"/>
          <w:szCs w:val="24"/>
        </w:rPr>
        <w:t>Working in the gay front line: A model of workplace heterosexist harassment.</w:t>
      </w:r>
      <w:r w:rsidRPr="00FA36FB">
        <w:rPr>
          <w:rFonts w:ascii="Times New Roman" w:hAnsi="Times New Roman"/>
          <w:noProof/>
          <w:sz w:val="24"/>
          <w:szCs w:val="24"/>
        </w:rPr>
        <w:t xml:space="preserve"> </w:t>
      </w:r>
      <w:r>
        <w:rPr>
          <w:rFonts w:ascii="Times New Roman" w:hAnsi="Times New Roman"/>
          <w:noProof/>
          <w:sz w:val="24"/>
          <w:szCs w:val="24"/>
        </w:rPr>
        <w:t>Unpublished m</w:t>
      </w:r>
      <w:r w:rsidRPr="00FA36FB">
        <w:rPr>
          <w:rFonts w:ascii="Times New Roman" w:hAnsi="Times New Roman"/>
          <w:noProof/>
          <w:sz w:val="24"/>
          <w:szCs w:val="24"/>
        </w:rPr>
        <w:t xml:space="preserve">aster </w:t>
      </w:r>
      <w:r>
        <w:rPr>
          <w:rFonts w:ascii="Times New Roman" w:hAnsi="Times New Roman"/>
          <w:noProof/>
          <w:sz w:val="24"/>
          <w:szCs w:val="24"/>
        </w:rPr>
        <w:t>t</w:t>
      </w:r>
      <w:r w:rsidRPr="00FA36FB">
        <w:rPr>
          <w:rFonts w:ascii="Times New Roman" w:hAnsi="Times New Roman"/>
          <w:noProof/>
          <w:sz w:val="24"/>
          <w:szCs w:val="24"/>
        </w:rPr>
        <w:t>hesis, University of Connecticut.</w:t>
      </w:r>
    </w:p>
    <w:p w14:paraId="1A91CBDC" w14:textId="77777777" w:rsidR="00FB0E96" w:rsidRPr="00FA36FB" w:rsidRDefault="00FB0E96"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icks-Clarke, D., &amp; Iles, P. 2000. Climate for diversity and its effects on career and organisational attitudes and perceptions. </w:t>
      </w:r>
      <w:r w:rsidRPr="00FA36FB">
        <w:rPr>
          <w:rFonts w:ascii="Times New Roman" w:hAnsi="Times New Roman"/>
          <w:i/>
          <w:iCs/>
          <w:noProof/>
          <w:sz w:val="24"/>
          <w:szCs w:val="24"/>
        </w:rPr>
        <w:t>Personnel Review</w:t>
      </w:r>
      <w:r w:rsidRPr="00FA36FB">
        <w:rPr>
          <w:rFonts w:ascii="Times New Roman" w:hAnsi="Times New Roman"/>
          <w:noProof/>
          <w:sz w:val="24"/>
          <w:szCs w:val="24"/>
        </w:rPr>
        <w:t xml:space="preserve">, </w:t>
      </w:r>
      <w:r w:rsidRPr="005566BE">
        <w:rPr>
          <w:rFonts w:ascii="Times New Roman" w:hAnsi="Times New Roman"/>
          <w:noProof/>
          <w:sz w:val="24"/>
          <w:szCs w:val="24"/>
        </w:rPr>
        <w:t>29</w:t>
      </w:r>
      <w:r>
        <w:rPr>
          <w:rFonts w:ascii="Times New Roman" w:hAnsi="Times New Roman"/>
          <w:noProof/>
          <w:sz w:val="24"/>
          <w:szCs w:val="24"/>
        </w:rPr>
        <w:t>:</w:t>
      </w:r>
      <w:r w:rsidRPr="00FA36FB">
        <w:rPr>
          <w:rFonts w:ascii="Times New Roman" w:hAnsi="Times New Roman"/>
          <w:noProof/>
          <w:sz w:val="24"/>
          <w:szCs w:val="24"/>
        </w:rPr>
        <w:t xml:space="preserve"> 324–345.</w:t>
      </w:r>
    </w:p>
    <w:p w14:paraId="664666E0" w14:textId="77777777" w:rsidR="00FB0E96" w:rsidRPr="00FA36FB" w:rsidRDefault="00FB0E96"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obman, E. V., Bordia, P., &amp; Gallois, C. 2004. Perceived dissimilarity and work group involvement: The moderating effects of group openness to diversity. </w:t>
      </w:r>
      <w:r w:rsidRPr="00FA36FB">
        <w:rPr>
          <w:rFonts w:ascii="Times New Roman" w:hAnsi="Times New Roman"/>
          <w:i/>
          <w:iCs/>
          <w:noProof/>
          <w:sz w:val="24"/>
          <w:szCs w:val="24"/>
        </w:rPr>
        <w:t>Group &amp; Organization Management</w:t>
      </w:r>
      <w:r w:rsidRPr="00FA36FB">
        <w:rPr>
          <w:rFonts w:ascii="Times New Roman" w:hAnsi="Times New Roman"/>
          <w:noProof/>
          <w:sz w:val="24"/>
          <w:szCs w:val="24"/>
        </w:rPr>
        <w:t xml:space="preserve">, </w:t>
      </w:r>
      <w:r w:rsidRPr="005566BE">
        <w:rPr>
          <w:rFonts w:ascii="Times New Roman" w:hAnsi="Times New Roman"/>
          <w:noProof/>
          <w:sz w:val="24"/>
          <w:szCs w:val="24"/>
        </w:rPr>
        <w:t>29</w:t>
      </w:r>
      <w:r>
        <w:rPr>
          <w:rFonts w:ascii="Times New Roman" w:hAnsi="Times New Roman"/>
          <w:noProof/>
          <w:sz w:val="24"/>
          <w:szCs w:val="24"/>
        </w:rPr>
        <w:t xml:space="preserve">: </w:t>
      </w:r>
      <w:r w:rsidRPr="00FA36FB">
        <w:rPr>
          <w:rFonts w:ascii="Times New Roman" w:hAnsi="Times New Roman"/>
          <w:noProof/>
          <w:sz w:val="24"/>
          <w:szCs w:val="24"/>
        </w:rPr>
        <w:t xml:space="preserve">560–587. </w:t>
      </w:r>
    </w:p>
    <w:p w14:paraId="51D18A2A" w14:textId="77777777" w:rsidR="003C5554" w:rsidRPr="00FA36FB" w:rsidRDefault="003C5554"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olmes IV, O., Tillman, C. J., &amp; Lawrence, E. R. 2013. An emotional rollercoaster: The relationship between diversity climate, conflict and emotional exhaustion. </w:t>
      </w:r>
      <w:r w:rsidRPr="00FA36FB">
        <w:rPr>
          <w:rFonts w:ascii="Times New Roman" w:hAnsi="Times New Roman"/>
          <w:i/>
          <w:iCs/>
          <w:noProof/>
          <w:sz w:val="24"/>
          <w:szCs w:val="24"/>
        </w:rPr>
        <w:t>Annual Meetings of the Southern Management Association</w:t>
      </w:r>
      <w:r w:rsidRPr="00FA36FB">
        <w:rPr>
          <w:rFonts w:ascii="Times New Roman" w:hAnsi="Times New Roman"/>
          <w:noProof/>
          <w:sz w:val="24"/>
          <w:szCs w:val="24"/>
        </w:rPr>
        <w:t>. New Orleans, LA.</w:t>
      </w:r>
    </w:p>
    <w:p w14:paraId="41922628" w14:textId="77777777" w:rsidR="00B7056E" w:rsidRPr="00FA36FB" w:rsidRDefault="00B7056E"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oukamau, C., &amp; Boxall, P. 2011. The incidence and impacts of diversity management: A survey of New Zealand employees. </w:t>
      </w:r>
      <w:r w:rsidRPr="00FA36FB">
        <w:rPr>
          <w:rFonts w:ascii="Times New Roman" w:hAnsi="Times New Roman"/>
          <w:i/>
          <w:iCs/>
          <w:noProof/>
          <w:sz w:val="24"/>
          <w:szCs w:val="24"/>
        </w:rPr>
        <w:t>Asia Pacific Journal of Human Resources</w:t>
      </w:r>
      <w:r w:rsidRPr="00FA36FB">
        <w:rPr>
          <w:rFonts w:ascii="Times New Roman" w:hAnsi="Times New Roman"/>
          <w:noProof/>
          <w:sz w:val="24"/>
          <w:szCs w:val="24"/>
        </w:rPr>
        <w:t xml:space="preserve">, </w:t>
      </w:r>
      <w:r w:rsidRPr="00C80850">
        <w:rPr>
          <w:rFonts w:ascii="Times New Roman" w:hAnsi="Times New Roman"/>
          <w:noProof/>
          <w:sz w:val="24"/>
          <w:szCs w:val="24"/>
        </w:rPr>
        <w:t>49</w:t>
      </w:r>
      <w:r>
        <w:rPr>
          <w:rFonts w:ascii="Times New Roman" w:hAnsi="Times New Roman"/>
          <w:noProof/>
          <w:sz w:val="24"/>
          <w:szCs w:val="24"/>
        </w:rPr>
        <w:t xml:space="preserve">: </w:t>
      </w:r>
      <w:r w:rsidRPr="00FA36FB">
        <w:rPr>
          <w:rFonts w:ascii="Times New Roman" w:hAnsi="Times New Roman"/>
          <w:noProof/>
          <w:sz w:val="24"/>
          <w:szCs w:val="24"/>
        </w:rPr>
        <w:t xml:space="preserve">440–460. </w:t>
      </w:r>
    </w:p>
    <w:p w14:paraId="1ECE9211" w14:textId="77777777" w:rsidR="00B7056E" w:rsidRPr="00FA36FB" w:rsidRDefault="00B7056E"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Huettermann, H., Kunze, F., &amp; Bruch, H. 2015. Promoting diversity climate in organizations: The interplay of organizational LMX quality and top management leadership. </w:t>
      </w:r>
      <w:r w:rsidRPr="00FA36FB">
        <w:rPr>
          <w:rFonts w:ascii="Times New Roman" w:hAnsi="Times New Roman"/>
          <w:i/>
          <w:iCs/>
          <w:noProof/>
          <w:sz w:val="24"/>
          <w:szCs w:val="24"/>
        </w:rPr>
        <w:t>Academy of Management Proceedings</w:t>
      </w:r>
      <w:r w:rsidRPr="00FA36FB">
        <w:rPr>
          <w:rFonts w:ascii="Times New Roman" w:hAnsi="Times New Roman"/>
          <w:noProof/>
          <w:sz w:val="24"/>
          <w:szCs w:val="24"/>
        </w:rPr>
        <w:t xml:space="preserve">. </w:t>
      </w:r>
    </w:p>
    <w:p w14:paraId="0DE39326" w14:textId="77777777" w:rsidR="00B7742F" w:rsidRPr="00FA36FB" w:rsidRDefault="00B7742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Jagusztyn, N. E. 2010. </w:t>
      </w:r>
      <w:r w:rsidRPr="00FA36FB">
        <w:rPr>
          <w:rFonts w:ascii="Times New Roman" w:hAnsi="Times New Roman"/>
          <w:i/>
          <w:iCs/>
          <w:noProof/>
          <w:sz w:val="24"/>
          <w:szCs w:val="24"/>
        </w:rPr>
        <w:t xml:space="preserve">Perceived workplace discrimination as a mediator between work </w:t>
      </w:r>
      <w:r w:rsidRPr="00FA36FB">
        <w:rPr>
          <w:rFonts w:ascii="Times New Roman" w:hAnsi="Times New Roman"/>
          <w:i/>
          <w:iCs/>
          <w:noProof/>
          <w:sz w:val="24"/>
          <w:szCs w:val="24"/>
        </w:rPr>
        <w:lastRenderedPageBreak/>
        <w:t>environment and employee outcomes: Does minority status matter?</w:t>
      </w:r>
      <w:r w:rsidRPr="00FA36FB">
        <w:rPr>
          <w:rFonts w:ascii="Times New Roman" w:hAnsi="Times New Roman"/>
          <w:noProof/>
          <w:sz w:val="24"/>
          <w:szCs w:val="24"/>
        </w:rPr>
        <w:t xml:space="preserve"> </w:t>
      </w:r>
      <w:r>
        <w:rPr>
          <w:rFonts w:ascii="Times New Roman" w:hAnsi="Times New Roman"/>
          <w:noProof/>
          <w:sz w:val="24"/>
          <w:szCs w:val="24"/>
        </w:rPr>
        <w:t>Unpublished d</w:t>
      </w:r>
      <w:r w:rsidRPr="00FA36FB">
        <w:rPr>
          <w:rFonts w:ascii="Times New Roman" w:hAnsi="Times New Roman"/>
          <w:noProof/>
          <w:sz w:val="24"/>
          <w:szCs w:val="24"/>
        </w:rPr>
        <w:t xml:space="preserve">octoral </w:t>
      </w:r>
      <w:r>
        <w:rPr>
          <w:rFonts w:ascii="Times New Roman" w:hAnsi="Times New Roman"/>
          <w:noProof/>
          <w:sz w:val="24"/>
          <w:szCs w:val="24"/>
        </w:rPr>
        <w:t>d</w:t>
      </w:r>
      <w:r w:rsidRPr="00FA36FB">
        <w:rPr>
          <w:rFonts w:ascii="Times New Roman" w:hAnsi="Times New Roman"/>
          <w:noProof/>
          <w:sz w:val="24"/>
          <w:szCs w:val="24"/>
        </w:rPr>
        <w:t>issertation, University of South Florida.</w:t>
      </w:r>
    </w:p>
    <w:p w14:paraId="0B2B16B9" w14:textId="77777777" w:rsidR="00D815A1" w:rsidRPr="00F241E0" w:rsidRDefault="00D815A1" w:rsidP="00E75DE3">
      <w:pPr>
        <w:widowControl w:val="0"/>
        <w:autoSpaceDE w:val="0"/>
        <w:autoSpaceDN w:val="0"/>
        <w:adjustRightInd w:val="0"/>
        <w:ind w:left="480" w:hanging="480"/>
        <w:rPr>
          <w:rFonts w:ascii="Times New Roman" w:hAnsi="Times New Roman"/>
          <w:noProof/>
          <w:sz w:val="24"/>
          <w:szCs w:val="24"/>
        </w:rPr>
      </w:pPr>
      <w:r w:rsidRPr="00F241E0">
        <w:rPr>
          <w:rFonts w:ascii="Times New Roman" w:hAnsi="Times New Roman"/>
          <w:noProof/>
          <w:sz w:val="24"/>
          <w:szCs w:val="24"/>
        </w:rPr>
        <w:t xml:space="preserve">Jauhari, H., &amp; Singh, S. 2013. Perceived diversity climate and employees’ organizational loyalty. </w:t>
      </w:r>
      <w:r w:rsidRPr="00F241E0">
        <w:rPr>
          <w:rFonts w:ascii="Times New Roman" w:hAnsi="Times New Roman"/>
          <w:i/>
          <w:iCs/>
          <w:noProof/>
          <w:sz w:val="24"/>
          <w:szCs w:val="24"/>
        </w:rPr>
        <w:t>Equality, Diversity and Inclusion: An International Journal</w:t>
      </w:r>
      <w:r w:rsidRPr="00F241E0">
        <w:rPr>
          <w:rFonts w:ascii="Times New Roman" w:hAnsi="Times New Roman"/>
          <w:noProof/>
          <w:sz w:val="24"/>
          <w:szCs w:val="24"/>
        </w:rPr>
        <w:t xml:space="preserve">, </w:t>
      </w:r>
      <w:r w:rsidRPr="00563662">
        <w:rPr>
          <w:rFonts w:ascii="Times New Roman" w:hAnsi="Times New Roman"/>
          <w:noProof/>
          <w:sz w:val="24"/>
          <w:szCs w:val="24"/>
        </w:rPr>
        <w:t>32</w:t>
      </w:r>
      <w:r>
        <w:rPr>
          <w:rFonts w:ascii="Times New Roman" w:hAnsi="Times New Roman"/>
          <w:noProof/>
          <w:sz w:val="24"/>
          <w:szCs w:val="24"/>
        </w:rPr>
        <w:t xml:space="preserve">: </w:t>
      </w:r>
      <w:r w:rsidRPr="00F241E0">
        <w:rPr>
          <w:rFonts w:ascii="Times New Roman" w:hAnsi="Times New Roman"/>
          <w:noProof/>
          <w:sz w:val="24"/>
          <w:szCs w:val="24"/>
        </w:rPr>
        <w:t xml:space="preserve">262–276. </w:t>
      </w:r>
    </w:p>
    <w:p w14:paraId="754473AE" w14:textId="77777777" w:rsidR="00AD75E2" w:rsidRDefault="00AD75E2" w:rsidP="00E75DE3">
      <w:pPr>
        <w:widowControl w:val="0"/>
        <w:autoSpaceDE w:val="0"/>
        <w:autoSpaceDN w:val="0"/>
        <w:adjustRightInd w:val="0"/>
        <w:spacing w:after="140"/>
        <w:ind w:left="480" w:hanging="480"/>
        <w:rPr>
          <w:rFonts w:ascii="Times New Roman" w:hAnsi="Times New Roman"/>
          <w:noProof/>
          <w:sz w:val="24"/>
          <w:szCs w:val="24"/>
        </w:rPr>
      </w:pPr>
      <w:r w:rsidRPr="00FA36FB">
        <w:rPr>
          <w:rFonts w:ascii="Times New Roman" w:hAnsi="Times New Roman"/>
          <w:noProof/>
          <w:sz w:val="24"/>
          <w:szCs w:val="24"/>
        </w:rPr>
        <w:t xml:space="preserve">Kundu, S. C., &amp; Mor, A. 2017. Workforce diversity and organizational performance: A study of IT industry in India. </w:t>
      </w:r>
      <w:r w:rsidRPr="00FA36FB">
        <w:rPr>
          <w:rFonts w:ascii="Times New Roman" w:hAnsi="Times New Roman"/>
          <w:i/>
          <w:iCs/>
          <w:noProof/>
          <w:sz w:val="24"/>
          <w:szCs w:val="24"/>
        </w:rPr>
        <w:t>Employee Relations</w:t>
      </w:r>
      <w:r w:rsidRPr="00FA36FB">
        <w:rPr>
          <w:rFonts w:ascii="Times New Roman" w:hAnsi="Times New Roman"/>
          <w:noProof/>
          <w:sz w:val="24"/>
          <w:szCs w:val="24"/>
        </w:rPr>
        <w:t xml:space="preserve">, </w:t>
      </w:r>
      <w:r w:rsidRPr="00F83CBD">
        <w:rPr>
          <w:rFonts w:ascii="Times New Roman" w:hAnsi="Times New Roman"/>
          <w:noProof/>
          <w:sz w:val="24"/>
          <w:szCs w:val="24"/>
        </w:rPr>
        <w:t>39</w:t>
      </w:r>
      <w:r>
        <w:rPr>
          <w:rFonts w:ascii="Times New Roman" w:hAnsi="Times New Roman"/>
          <w:noProof/>
          <w:sz w:val="24"/>
          <w:szCs w:val="24"/>
        </w:rPr>
        <w:t xml:space="preserve">: </w:t>
      </w:r>
      <w:r w:rsidRPr="00FA36FB">
        <w:rPr>
          <w:rFonts w:ascii="Times New Roman" w:hAnsi="Times New Roman"/>
          <w:noProof/>
          <w:sz w:val="24"/>
          <w:szCs w:val="24"/>
        </w:rPr>
        <w:t>160–183.</w:t>
      </w:r>
    </w:p>
    <w:p w14:paraId="5B272369" w14:textId="77777777" w:rsidR="00C506B0" w:rsidRPr="00F241E0" w:rsidRDefault="00C506B0" w:rsidP="00E75DE3">
      <w:pPr>
        <w:widowControl w:val="0"/>
        <w:autoSpaceDE w:val="0"/>
        <w:autoSpaceDN w:val="0"/>
        <w:adjustRightInd w:val="0"/>
        <w:ind w:left="480" w:hanging="480"/>
        <w:rPr>
          <w:rFonts w:ascii="Times New Roman" w:hAnsi="Times New Roman"/>
          <w:noProof/>
          <w:sz w:val="24"/>
          <w:szCs w:val="24"/>
        </w:rPr>
      </w:pPr>
      <w:r w:rsidRPr="00F241E0">
        <w:rPr>
          <w:rFonts w:ascii="Times New Roman" w:hAnsi="Times New Roman"/>
          <w:noProof/>
          <w:sz w:val="24"/>
          <w:szCs w:val="24"/>
        </w:rPr>
        <w:t xml:space="preserve">Kunze, F., Boehm, S. A., &amp; Bruch, H. 2011. Age diversity, age discrimination climate and performance consequences-a cross organizational study. </w:t>
      </w:r>
      <w:r w:rsidRPr="00F241E0">
        <w:rPr>
          <w:rFonts w:ascii="Times New Roman" w:hAnsi="Times New Roman"/>
          <w:i/>
          <w:iCs/>
          <w:noProof/>
          <w:sz w:val="24"/>
          <w:szCs w:val="24"/>
        </w:rPr>
        <w:t>Journal of Organizational Behavior</w:t>
      </w:r>
      <w:r w:rsidRPr="00F241E0">
        <w:rPr>
          <w:rFonts w:ascii="Times New Roman" w:hAnsi="Times New Roman"/>
          <w:noProof/>
          <w:sz w:val="24"/>
          <w:szCs w:val="24"/>
        </w:rPr>
        <w:t xml:space="preserve">, </w:t>
      </w:r>
      <w:r w:rsidRPr="00F83CBD">
        <w:rPr>
          <w:rFonts w:ascii="Times New Roman" w:hAnsi="Times New Roman"/>
          <w:noProof/>
          <w:sz w:val="24"/>
          <w:szCs w:val="24"/>
        </w:rPr>
        <w:t>32</w:t>
      </w:r>
      <w:r>
        <w:rPr>
          <w:rFonts w:ascii="Times New Roman" w:hAnsi="Times New Roman"/>
          <w:noProof/>
          <w:sz w:val="24"/>
          <w:szCs w:val="24"/>
        </w:rPr>
        <w:t xml:space="preserve">: </w:t>
      </w:r>
      <w:r w:rsidRPr="00F241E0">
        <w:rPr>
          <w:rFonts w:ascii="Times New Roman" w:hAnsi="Times New Roman"/>
          <w:noProof/>
          <w:sz w:val="24"/>
          <w:szCs w:val="24"/>
        </w:rPr>
        <w:t xml:space="preserve">264–290. </w:t>
      </w:r>
    </w:p>
    <w:p w14:paraId="07864A5D" w14:textId="77777777" w:rsidR="00C506B0" w:rsidRPr="00FA36FB" w:rsidRDefault="00C506B0"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Kunze, F., Boehm, S. A., &amp; Bruch, H. 2013. Organizational performance consequences of age diversity: Inspecting the role of diversity-friendly HR policies and top managers’ negative age stereotypes. </w:t>
      </w:r>
      <w:r w:rsidRPr="00FA36FB">
        <w:rPr>
          <w:rFonts w:ascii="Times New Roman" w:hAnsi="Times New Roman"/>
          <w:i/>
          <w:iCs/>
          <w:noProof/>
          <w:sz w:val="24"/>
          <w:szCs w:val="24"/>
        </w:rPr>
        <w:t>Journal of Management Studies</w:t>
      </w:r>
      <w:r w:rsidRPr="00FA36FB">
        <w:rPr>
          <w:rFonts w:ascii="Times New Roman" w:hAnsi="Times New Roman"/>
          <w:noProof/>
          <w:sz w:val="24"/>
          <w:szCs w:val="24"/>
        </w:rPr>
        <w:t xml:space="preserve">, </w:t>
      </w:r>
      <w:r w:rsidRPr="00F83CBD">
        <w:rPr>
          <w:rFonts w:ascii="Times New Roman" w:hAnsi="Times New Roman"/>
          <w:noProof/>
          <w:sz w:val="24"/>
          <w:szCs w:val="24"/>
        </w:rPr>
        <w:t>50</w:t>
      </w:r>
      <w:r>
        <w:rPr>
          <w:rFonts w:ascii="Times New Roman" w:hAnsi="Times New Roman"/>
          <w:noProof/>
          <w:sz w:val="24"/>
          <w:szCs w:val="24"/>
        </w:rPr>
        <w:t xml:space="preserve">: </w:t>
      </w:r>
      <w:r w:rsidRPr="00FA36FB">
        <w:rPr>
          <w:rFonts w:ascii="Times New Roman" w:hAnsi="Times New Roman"/>
          <w:noProof/>
          <w:sz w:val="24"/>
          <w:szCs w:val="24"/>
        </w:rPr>
        <w:t xml:space="preserve">413–442. </w:t>
      </w:r>
    </w:p>
    <w:p w14:paraId="45DF95BF" w14:textId="77777777" w:rsidR="00C506B0" w:rsidRPr="00FA36FB" w:rsidRDefault="00C506B0"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auring, J., &amp; Selmer, J. 2011. Multicultural organizations: Does a positive diversity climate promote performance? </w:t>
      </w:r>
      <w:r w:rsidRPr="00FA36FB">
        <w:rPr>
          <w:rFonts w:ascii="Times New Roman" w:hAnsi="Times New Roman"/>
          <w:i/>
          <w:iCs/>
          <w:noProof/>
          <w:sz w:val="24"/>
          <w:szCs w:val="24"/>
        </w:rPr>
        <w:t>European Management Review</w:t>
      </w:r>
      <w:r w:rsidRPr="00FA36FB">
        <w:rPr>
          <w:rFonts w:ascii="Times New Roman" w:hAnsi="Times New Roman"/>
          <w:noProof/>
          <w:sz w:val="24"/>
          <w:szCs w:val="24"/>
        </w:rPr>
        <w:t xml:space="preserve">, </w:t>
      </w:r>
      <w:r w:rsidRPr="00B858FA">
        <w:rPr>
          <w:rFonts w:ascii="Times New Roman" w:hAnsi="Times New Roman"/>
          <w:noProof/>
          <w:sz w:val="24"/>
          <w:szCs w:val="24"/>
        </w:rPr>
        <w:t>8</w:t>
      </w:r>
      <w:r>
        <w:rPr>
          <w:rFonts w:ascii="Times New Roman" w:hAnsi="Times New Roman"/>
          <w:noProof/>
          <w:sz w:val="24"/>
          <w:szCs w:val="24"/>
        </w:rPr>
        <w:t xml:space="preserve">: </w:t>
      </w:r>
      <w:r w:rsidRPr="00FA36FB">
        <w:rPr>
          <w:rFonts w:ascii="Times New Roman" w:hAnsi="Times New Roman"/>
          <w:noProof/>
          <w:sz w:val="24"/>
          <w:szCs w:val="24"/>
        </w:rPr>
        <w:t xml:space="preserve">81–93. </w:t>
      </w:r>
    </w:p>
    <w:p w14:paraId="2D809090" w14:textId="77777777" w:rsidR="00C506B0" w:rsidRPr="00FA36FB" w:rsidRDefault="00C506B0"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e, H., Jiang, Z., Fujimoto, Y., &amp; Nielsen, I. 2018. Inclusion and affective well-being: roles of justice perceptions. </w:t>
      </w:r>
      <w:r w:rsidRPr="00FA36FB">
        <w:rPr>
          <w:rFonts w:ascii="Times New Roman" w:hAnsi="Times New Roman"/>
          <w:i/>
          <w:iCs/>
          <w:noProof/>
          <w:sz w:val="24"/>
          <w:szCs w:val="24"/>
        </w:rPr>
        <w:t>Personnel Review</w:t>
      </w:r>
      <w:r w:rsidRPr="00FA36FB">
        <w:rPr>
          <w:rFonts w:ascii="Times New Roman" w:hAnsi="Times New Roman"/>
          <w:noProof/>
          <w:sz w:val="24"/>
          <w:szCs w:val="24"/>
        </w:rPr>
        <w:t xml:space="preserve">, </w:t>
      </w:r>
      <w:r w:rsidRPr="00B858FA">
        <w:rPr>
          <w:rFonts w:ascii="Times New Roman" w:hAnsi="Times New Roman"/>
          <w:noProof/>
          <w:sz w:val="24"/>
          <w:szCs w:val="24"/>
        </w:rPr>
        <w:t>47</w:t>
      </w:r>
      <w:r>
        <w:rPr>
          <w:rFonts w:ascii="Times New Roman" w:hAnsi="Times New Roman"/>
          <w:noProof/>
          <w:sz w:val="24"/>
          <w:szCs w:val="24"/>
        </w:rPr>
        <w:t xml:space="preserve">: </w:t>
      </w:r>
      <w:r w:rsidRPr="00FA36FB">
        <w:rPr>
          <w:rFonts w:ascii="Times New Roman" w:hAnsi="Times New Roman"/>
          <w:noProof/>
          <w:sz w:val="24"/>
          <w:szCs w:val="24"/>
        </w:rPr>
        <w:t xml:space="preserve">805–820. </w:t>
      </w:r>
    </w:p>
    <w:p w14:paraId="00919DC6" w14:textId="77777777" w:rsidR="00C506B0" w:rsidRDefault="00C506B0" w:rsidP="00E75DE3">
      <w:pPr>
        <w:widowControl w:val="0"/>
        <w:autoSpaceDE w:val="0"/>
        <w:autoSpaceDN w:val="0"/>
        <w:adjustRightInd w:val="0"/>
        <w:spacing w:after="140"/>
        <w:ind w:left="480" w:hanging="480"/>
        <w:rPr>
          <w:rFonts w:ascii="Times New Roman" w:hAnsi="Times New Roman"/>
          <w:noProof/>
          <w:sz w:val="24"/>
          <w:szCs w:val="24"/>
        </w:rPr>
      </w:pPr>
      <w:r w:rsidRPr="00FA36FB">
        <w:rPr>
          <w:rFonts w:ascii="Times New Roman" w:hAnsi="Times New Roman"/>
          <w:noProof/>
          <w:sz w:val="24"/>
          <w:szCs w:val="24"/>
        </w:rPr>
        <w:t xml:space="preserve">Lee, J. W., Zhang, L., Dallas, M., &amp; Chin, H. 2019. Managing relational conflict in Korean social enterprises: The role of participatory HRM practices, diversity climate, and perceived social impact. </w:t>
      </w:r>
      <w:r w:rsidRPr="00FA36FB">
        <w:rPr>
          <w:rFonts w:ascii="Times New Roman" w:hAnsi="Times New Roman"/>
          <w:i/>
          <w:iCs/>
          <w:noProof/>
          <w:sz w:val="24"/>
          <w:szCs w:val="24"/>
        </w:rPr>
        <w:t>Business Ethics</w:t>
      </w:r>
      <w:r w:rsidRPr="00FA36FB">
        <w:rPr>
          <w:rFonts w:ascii="Times New Roman" w:hAnsi="Times New Roman"/>
          <w:noProof/>
          <w:sz w:val="24"/>
          <w:szCs w:val="24"/>
        </w:rPr>
        <w:t xml:space="preserve">, </w:t>
      </w:r>
      <w:r w:rsidRPr="00B858FA">
        <w:rPr>
          <w:rFonts w:ascii="Times New Roman" w:hAnsi="Times New Roman"/>
          <w:noProof/>
          <w:sz w:val="24"/>
          <w:szCs w:val="24"/>
        </w:rPr>
        <w:t>28</w:t>
      </w:r>
      <w:r>
        <w:rPr>
          <w:rFonts w:ascii="Times New Roman" w:hAnsi="Times New Roman"/>
          <w:noProof/>
          <w:sz w:val="24"/>
          <w:szCs w:val="24"/>
        </w:rPr>
        <w:t xml:space="preserve">: </w:t>
      </w:r>
      <w:r w:rsidRPr="00FA36FB">
        <w:rPr>
          <w:rFonts w:ascii="Times New Roman" w:hAnsi="Times New Roman"/>
          <w:noProof/>
          <w:sz w:val="24"/>
          <w:szCs w:val="24"/>
        </w:rPr>
        <w:t xml:space="preserve">19–35. </w:t>
      </w:r>
    </w:p>
    <w:p w14:paraId="3F00C633"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i, C., Lin, C., Tien, Y., &amp; Chen, C. 2017. A multilevel model of team cultural diversity and creativity: The role of climate for inclusion. </w:t>
      </w:r>
      <w:r w:rsidRPr="00FA36FB">
        <w:rPr>
          <w:rFonts w:ascii="Times New Roman" w:hAnsi="Times New Roman"/>
          <w:i/>
          <w:iCs/>
          <w:noProof/>
          <w:sz w:val="24"/>
          <w:szCs w:val="24"/>
        </w:rPr>
        <w:t>Journal of Creative Behavior</w:t>
      </w:r>
      <w:r w:rsidRPr="00FA36FB">
        <w:rPr>
          <w:rFonts w:ascii="Times New Roman" w:hAnsi="Times New Roman"/>
          <w:noProof/>
          <w:sz w:val="24"/>
          <w:szCs w:val="24"/>
        </w:rPr>
        <w:t xml:space="preserve">, </w:t>
      </w:r>
      <w:r w:rsidRPr="00BB75C5">
        <w:rPr>
          <w:rFonts w:ascii="Times New Roman" w:hAnsi="Times New Roman"/>
          <w:noProof/>
          <w:sz w:val="24"/>
          <w:szCs w:val="24"/>
        </w:rPr>
        <w:t>51</w:t>
      </w:r>
      <w:r>
        <w:rPr>
          <w:rFonts w:ascii="Times New Roman" w:hAnsi="Times New Roman"/>
          <w:noProof/>
          <w:sz w:val="24"/>
          <w:szCs w:val="24"/>
        </w:rPr>
        <w:t xml:space="preserve">: </w:t>
      </w:r>
      <w:r w:rsidRPr="00FA36FB">
        <w:rPr>
          <w:rFonts w:ascii="Times New Roman" w:hAnsi="Times New Roman"/>
          <w:noProof/>
          <w:sz w:val="24"/>
          <w:szCs w:val="24"/>
        </w:rPr>
        <w:t xml:space="preserve">163–179. </w:t>
      </w:r>
    </w:p>
    <w:p w14:paraId="1BC05C56"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i, J., Zhu, X., Li, X., Cattopadhyay, P., &amp; George, E. 2017. Gain or </w:t>
      </w:r>
      <w:r>
        <w:rPr>
          <w:rFonts w:ascii="Times New Roman" w:hAnsi="Times New Roman"/>
          <w:noProof/>
          <w:sz w:val="24"/>
          <w:szCs w:val="24"/>
        </w:rPr>
        <w:t>p</w:t>
      </w:r>
      <w:r w:rsidRPr="00FA36FB">
        <w:rPr>
          <w:rFonts w:ascii="Times New Roman" w:hAnsi="Times New Roman"/>
          <w:noProof/>
          <w:sz w:val="24"/>
          <w:szCs w:val="24"/>
        </w:rPr>
        <w:t xml:space="preserve">ain: How disability severity affects the impact of climate for inclusion. </w:t>
      </w:r>
      <w:r w:rsidRPr="00FA36FB">
        <w:rPr>
          <w:rFonts w:ascii="Times New Roman" w:hAnsi="Times New Roman"/>
          <w:i/>
          <w:iCs/>
          <w:noProof/>
          <w:sz w:val="24"/>
          <w:szCs w:val="24"/>
        </w:rPr>
        <w:t xml:space="preserve">The Academy of Management </w:t>
      </w:r>
      <w:r w:rsidRPr="00FA36FB">
        <w:rPr>
          <w:rFonts w:ascii="Times New Roman" w:hAnsi="Times New Roman"/>
          <w:i/>
          <w:iCs/>
          <w:noProof/>
          <w:sz w:val="24"/>
          <w:szCs w:val="24"/>
        </w:rPr>
        <w:lastRenderedPageBreak/>
        <w:t>Conference Proceedings</w:t>
      </w:r>
      <w:r w:rsidRPr="00FA36FB">
        <w:rPr>
          <w:rFonts w:ascii="Times New Roman" w:hAnsi="Times New Roman"/>
          <w:noProof/>
          <w:sz w:val="24"/>
          <w:szCs w:val="24"/>
        </w:rPr>
        <w:t>. Atlanta, GA.</w:t>
      </w:r>
    </w:p>
    <w:p w14:paraId="3DA2FF7F"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i, Y., Perera, S., Kulik, C. T., &amp; Metz, I. 2019. Inclusion climate: A multilevel investigation of its antecedents and consequences. </w:t>
      </w:r>
      <w:r w:rsidRPr="00FA36FB">
        <w:rPr>
          <w:rFonts w:ascii="Times New Roman" w:hAnsi="Times New Roman"/>
          <w:i/>
          <w:iCs/>
          <w:noProof/>
          <w:sz w:val="24"/>
          <w:szCs w:val="24"/>
        </w:rPr>
        <w:t>Human Resource Management</w:t>
      </w:r>
      <w:r w:rsidRPr="00FA36FB">
        <w:rPr>
          <w:rFonts w:ascii="Times New Roman" w:hAnsi="Times New Roman"/>
          <w:noProof/>
          <w:sz w:val="24"/>
          <w:szCs w:val="24"/>
        </w:rPr>
        <w:t xml:space="preserve">, </w:t>
      </w:r>
      <w:r>
        <w:rPr>
          <w:rFonts w:ascii="Times New Roman" w:hAnsi="Times New Roman"/>
          <w:noProof/>
          <w:sz w:val="24"/>
          <w:szCs w:val="24"/>
        </w:rPr>
        <w:t>58: 353-369</w:t>
      </w:r>
      <w:r w:rsidRPr="00FA36FB">
        <w:rPr>
          <w:rFonts w:ascii="Times New Roman" w:hAnsi="Times New Roman"/>
          <w:noProof/>
          <w:sz w:val="24"/>
          <w:szCs w:val="24"/>
        </w:rPr>
        <w:t xml:space="preserve">. </w:t>
      </w:r>
    </w:p>
    <w:p w14:paraId="31308414"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ingard, H., &amp; Lin, J. 2004. Career, family and work environment determinants of organizational commitment among women in the Australian construction industry. </w:t>
      </w:r>
      <w:r w:rsidRPr="00FA36FB">
        <w:rPr>
          <w:rFonts w:ascii="Times New Roman" w:hAnsi="Times New Roman"/>
          <w:i/>
          <w:iCs/>
          <w:noProof/>
          <w:sz w:val="24"/>
          <w:szCs w:val="24"/>
        </w:rPr>
        <w:t>Construction Management and Economics</w:t>
      </w:r>
      <w:r w:rsidRPr="00FA36FB">
        <w:rPr>
          <w:rFonts w:ascii="Times New Roman" w:hAnsi="Times New Roman"/>
          <w:noProof/>
          <w:sz w:val="24"/>
          <w:szCs w:val="24"/>
        </w:rPr>
        <w:t xml:space="preserve">, </w:t>
      </w:r>
      <w:r w:rsidRPr="00917D1F">
        <w:rPr>
          <w:rFonts w:ascii="Times New Roman" w:hAnsi="Times New Roman"/>
          <w:noProof/>
          <w:sz w:val="24"/>
          <w:szCs w:val="24"/>
        </w:rPr>
        <w:t>22</w:t>
      </w:r>
      <w:r>
        <w:rPr>
          <w:rFonts w:ascii="Times New Roman" w:hAnsi="Times New Roman"/>
          <w:noProof/>
          <w:sz w:val="24"/>
          <w:szCs w:val="24"/>
        </w:rPr>
        <w:t xml:space="preserve">: </w:t>
      </w:r>
      <w:r w:rsidRPr="00FA36FB">
        <w:rPr>
          <w:rFonts w:ascii="Times New Roman" w:hAnsi="Times New Roman"/>
          <w:noProof/>
          <w:sz w:val="24"/>
          <w:szCs w:val="24"/>
        </w:rPr>
        <w:t xml:space="preserve">409–420. </w:t>
      </w:r>
    </w:p>
    <w:p w14:paraId="2D47BE0C"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uu, T. 2019. Relationship between benevolent leadership and the well-being among employees with disabilities. </w:t>
      </w:r>
      <w:r w:rsidRPr="00FA36FB">
        <w:rPr>
          <w:rFonts w:ascii="Times New Roman" w:hAnsi="Times New Roman"/>
          <w:i/>
          <w:iCs/>
          <w:noProof/>
          <w:sz w:val="24"/>
          <w:szCs w:val="24"/>
        </w:rPr>
        <w:t>Journal of Business Research</w:t>
      </w:r>
      <w:r w:rsidRPr="00FA36FB">
        <w:rPr>
          <w:rFonts w:ascii="Times New Roman" w:hAnsi="Times New Roman"/>
          <w:noProof/>
          <w:sz w:val="24"/>
          <w:szCs w:val="24"/>
        </w:rPr>
        <w:t xml:space="preserve">, </w:t>
      </w:r>
      <w:r w:rsidRPr="00917D1F">
        <w:rPr>
          <w:rFonts w:ascii="Times New Roman" w:hAnsi="Times New Roman"/>
          <w:noProof/>
          <w:sz w:val="24"/>
          <w:szCs w:val="24"/>
        </w:rPr>
        <w:t>99</w:t>
      </w:r>
      <w:r>
        <w:rPr>
          <w:rFonts w:ascii="Times New Roman" w:hAnsi="Times New Roman"/>
          <w:noProof/>
          <w:sz w:val="24"/>
          <w:szCs w:val="24"/>
        </w:rPr>
        <w:t xml:space="preserve">: </w:t>
      </w:r>
      <w:r w:rsidRPr="00FA36FB">
        <w:rPr>
          <w:rFonts w:ascii="Times New Roman" w:hAnsi="Times New Roman"/>
          <w:noProof/>
          <w:sz w:val="24"/>
          <w:szCs w:val="24"/>
        </w:rPr>
        <w:t xml:space="preserve">282–294. </w:t>
      </w:r>
    </w:p>
    <w:p w14:paraId="3452907A"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Luu, T. T. 2019. Can diversity climate shape service innovative behavior in Vietnamese and Brazilian tour companies? The role of work passion. </w:t>
      </w:r>
      <w:r w:rsidRPr="00FA36FB">
        <w:rPr>
          <w:rFonts w:ascii="Times New Roman" w:hAnsi="Times New Roman"/>
          <w:i/>
          <w:iCs/>
          <w:noProof/>
          <w:sz w:val="24"/>
          <w:szCs w:val="24"/>
        </w:rPr>
        <w:t>Tourism Management</w:t>
      </w:r>
      <w:r w:rsidRPr="00FA36FB">
        <w:rPr>
          <w:rFonts w:ascii="Times New Roman" w:hAnsi="Times New Roman"/>
          <w:noProof/>
          <w:sz w:val="24"/>
          <w:szCs w:val="24"/>
        </w:rPr>
        <w:t xml:space="preserve">, </w:t>
      </w:r>
      <w:r w:rsidRPr="00917D1F">
        <w:rPr>
          <w:rFonts w:ascii="Times New Roman" w:hAnsi="Times New Roman"/>
          <w:noProof/>
          <w:sz w:val="24"/>
          <w:szCs w:val="24"/>
        </w:rPr>
        <w:t>72</w:t>
      </w:r>
      <w:r>
        <w:rPr>
          <w:rFonts w:ascii="Times New Roman" w:hAnsi="Times New Roman"/>
          <w:noProof/>
          <w:sz w:val="24"/>
          <w:szCs w:val="24"/>
        </w:rPr>
        <w:t xml:space="preserve">: </w:t>
      </w:r>
      <w:r w:rsidRPr="00FA36FB">
        <w:rPr>
          <w:rFonts w:ascii="Times New Roman" w:hAnsi="Times New Roman"/>
          <w:noProof/>
          <w:sz w:val="24"/>
          <w:szCs w:val="24"/>
        </w:rPr>
        <w:t xml:space="preserve">326–339. </w:t>
      </w:r>
    </w:p>
    <w:p w14:paraId="5E7D620C" w14:textId="77777777" w:rsidR="001F017F" w:rsidRPr="00FA36FB" w:rsidRDefault="001F017F"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Madera, J. M., King, E. B., &amp; Hebl, M. R. 2013. Enhancing the effects of sexual orientation diversity training: The effects of setting goals and training mentors on attitudes and behaviors. </w:t>
      </w:r>
      <w:r w:rsidRPr="00FA36FB">
        <w:rPr>
          <w:rFonts w:ascii="Times New Roman" w:hAnsi="Times New Roman"/>
          <w:i/>
          <w:iCs/>
          <w:noProof/>
          <w:sz w:val="24"/>
          <w:szCs w:val="24"/>
        </w:rPr>
        <w:t>Journal of Business and Psychology</w:t>
      </w:r>
      <w:r w:rsidRPr="00FA36FB">
        <w:rPr>
          <w:rFonts w:ascii="Times New Roman" w:hAnsi="Times New Roman"/>
          <w:noProof/>
          <w:sz w:val="24"/>
          <w:szCs w:val="24"/>
        </w:rPr>
        <w:t xml:space="preserve">, </w:t>
      </w:r>
      <w:r w:rsidRPr="00917D1F">
        <w:rPr>
          <w:rFonts w:ascii="Times New Roman" w:hAnsi="Times New Roman"/>
          <w:noProof/>
          <w:sz w:val="24"/>
          <w:szCs w:val="24"/>
        </w:rPr>
        <w:t>28</w:t>
      </w:r>
      <w:r>
        <w:rPr>
          <w:rFonts w:ascii="Times New Roman" w:hAnsi="Times New Roman"/>
          <w:noProof/>
          <w:sz w:val="24"/>
          <w:szCs w:val="24"/>
        </w:rPr>
        <w:t xml:space="preserve">: </w:t>
      </w:r>
      <w:r w:rsidRPr="00FA36FB">
        <w:rPr>
          <w:rFonts w:ascii="Times New Roman" w:hAnsi="Times New Roman"/>
          <w:noProof/>
          <w:sz w:val="24"/>
          <w:szCs w:val="24"/>
        </w:rPr>
        <w:t xml:space="preserve">79–91. </w:t>
      </w:r>
    </w:p>
    <w:p w14:paraId="13368EB6" w14:textId="77777777" w:rsidR="005071C4" w:rsidRPr="00FA36FB" w:rsidRDefault="005071C4"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McKay, P. F., Avery, D. R., &amp; Morris, M. A. 2009. A tale of two climates: Diversity climate from subordinates and managers perspectives and their role in store unit sales performance. </w:t>
      </w:r>
      <w:r w:rsidRPr="00FA36FB">
        <w:rPr>
          <w:rFonts w:ascii="Times New Roman" w:hAnsi="Times New Roman"/>
          <w:i/>
          <w:iCs/>
          <w:noProof/>
          <w:sz w:val="24"/>
          <w:szCs w:val="24"/>
        </w:rPr>
        <w:t>Personnel Psychology</w:t>
      </w:r>
      <w:r w:rsidRPr="00FA36FB">
        <w:rPr>
          <w:rFonts w:ascii="Times New Roman" w:hAnsi="Times New Roman"/>
          <w:noProof/>
          <w:sz w:val="24"/>
          <w:szCs w:val="24"/>
        </w:rPr>
        <w:t xml:space="preserve">, </w:t>
      </w:r>
      <w:r w:rsidRPr="00033AB5">
        <w:rPr>
          <w:rFonts w:ascii="Times New Roman" w:hAnsi="Times New Roman"/>
          <w:noProof/>
          <w:sz w:val="24"/>
          <w:szCs w:val="24"/>
        </w:rPr>
        <w:t>62</w:t>
      </w:r>
      <w:r>
        <w:rPr>
          <w:rFonts w:ascii="Times New Roman" w:hAnsi="Times New Roman"/>
          <w:noProof/>
          <w:sz w:val="24"/>
          <w:szCs w:val="24"/>
        </w:rPr>
        <w:t>:</w:t>
      </w:r>
      <w:r w:rsidRPr="00FA36FB">
        <w:rPr>
          <w:rFonts w:ascii="Times New Roman" w:hAnsi="Times New Roman"/>
          <w:noProof/>
          <w:sz w:val="24"/>
          <w:szCs w:val="24"/>
        </w:rPr>
        <w:t xml:space="preserve"> 767–791.</w:t>
      </w:r>
    </w:p>
    <w:p w14:paraId="2F0D9896" w14:textId="77777777" w:rsidR="005071C4" w:rsidRPr="00FA36FB" w:rsidRDefault="005071C4"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McKay, P. F., Avery, D. R., Son, E., Rosado-Solomon, E., &amp; Pustovit, S. 2017. Can cooperation help explain the demographic diversity-business performance relationship? </w:t>
      </w:r>
      <w:r w:rsidRPr="00FA36FB">
        <w:rPr>
          <w:rFonts w:ascii="Times New Roman" w:hAnsi="Times New Roman"/>
          <w:i/>
          <w:iCs/>
          <w:noProof/>
          <w:sz w:val="24"/>
          <w:szCs w:val="24"/>
        </w:rPr>
        <w:t>The Academy of Management Conference Proceedings</w:t>
      </w:r>
      <w:r w:rsidRPr="00FA36FB">
        <w:rPr>
          <w:rFonts w:ascii="Times New Roman" w:hAnsi="Times New Roman"/>
          <w:noProof/>
          <w:sz w:val="24"/>
          <w:szCs w:val="24"/>
        </w:rPr>
        <w:t>. Atlanta, GA.</w:t>
      </w:r>
    </w:p>
    <w:p w14:paraId="398F8AF2"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Menassa, J. 2007. </w:t>
      </w:r>
      <w:r w:rsidRPr="00FA36FB">
        <w:rPr>
          <w:rFonts w:ascii="Times New Roman" w:hAnsi="Times New Roman"/>
          <w:i/>
          <w:iCs/>
          <w:noProof/>
          <w:sz w:val="24"/>
          <w:szCs w:val="24"/>
        </w:rPr>
        <w:t>Valuing diversity: An examination of diversity climate, work attitudes, and employee racioethnicities.</w:t>
      </w:r>
      <w:r w:rsidRPr="00FA36FB">
        <w:rPr>
          <w:rFonts w:ascii="Times New Roman" w:hAnsi="Times New Roman"/>
          <w:noProof/>
          <w:sz w:val="24"/>
          <w:szCs w:val="24"/>
        </w:rPr>
        <w:t xml:space="preserve"> </w:t>
      </w:r>
      <w:r>
        <w:rPr>
          <w:rFonts w:ascii="Times New Roman" w:hAnsi="Times New Roman"/>
          <w:noProof/>
          <w:sz w:val="24"/>
          <w:szCs w:val="24"/>
        </w:rPr>
        <w:t xml:space="preserve">Unpublished master thesis, </w:t>
      </w:r>
      <w:r w:rsidRPr="00FA36FB">
        <w:rPr>
          <w:rFonts w:ascii="Times New Roman" w:hAnsi="Times New Roman"/>
          <w:noProof/>
          <w:sz w:val="24"/>
          <w:szCs w:val="24"/>
        </w:rPr>
        <w:t>Concordia University.</w:t>
      </w:r>
    </w:p>
    <w:p w14:paraId="4F607383"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Moon, K. 2018a. Examining the relationships between diversity and work behaviors in U.S. federal agencies: Does inclusive management make a difference? </w:t>
      </w:r>
      <w:r w:rsidRPr="00FA36FB">
        <w:rPr>
          <w:rFonts w:ascii="Times New Roman" w:hAnsi="Times New Roman"/>
          <w:i/>
          <w:iCs/>
          <w:noProof/>
          <w:sz w:val="24"/>
          <w:szCs w:val="24"/>
        </w:rPr>
        <w:t xml:space="preserve">Review of Public </w:t>
      </w:r>
      <w:r w:rsidRPr="00FA36FB">
        <w:rPr>
          <w:rFonts w:ascii="Times New Roman" w:hAnsi="Times New Roman"/>
          <w:i/>
          <w:iCs/>
          <w:noProof/>
          <w:sz w:val="24"/>
          <w:szCs w:val="24"/>
        </w:rPr>
        <w:lastRenderedPageBreak/>
        <w:t>Personnel Administration</w:t>
      </w:r>
      <w:r w:rsidRPr="00FA36FB">
        <w:rPr>
          <w:rFonts w:ascii="Times New Roman" w:hAnsi="Times New Roman"/>
          <w:noProof/>
          <w:sz w:val="24"/>
          <w:szCs w:val="24"/>
        </w:rPr>
        <w:t xml:space="preserve">, </w:t>
      </w:r>
      <w:r w:rsidRPr="00B8607F">
        <w:rPr>
          <w:rFonts w:ascii="Times New Roman" w:hAnsi="Times New Roman"/>
          <w:noProof/>
          <w:sz w:val="24"/>
          <w:szCs w:val="24"/>
        </w:rPr>
        <w:t>38</w:t>
      </w:r>
      <w:r>
        <w:rPr>
          <w:rFonts w:ascii="Times New Roman" w:hAnsi="Times New Roman"/>
          <w:noProof/>
          <w:sz w:val="24"/>
          <w:szCs w:val="24"/>
        </w:rPr>
        <w:t xml:space="preserve">: </w:t>
      </w:r>
      <w:r w:rsidRPr="00FA36FB">
        <w:rPr>
          <w:rFonts w:ascii="Times New Roman" w:hAnsi="Times New Roman"/>
          <w:noProof/>
          <w:sz w:val="24"/>
          <w:szCs w:val="24"/>
        </w:rPr>
        <w:t xml:space="preserve">218–247. </w:t>
      </w:r>
    </w:p>
    <w:p w14:paraId="423C3877"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Moon, K. 2018b. How does a diversity climate shape the relationship between demographic diversity and organizational social capital in the U.S. federal government? </w:t>
      </w:r>
      <w:r w:rsidRPr="00FA36FB">
        <w:rPr>
          <w:rFonts w:ascii="Times New Roman" w:hAnsi="Times New Roman"/>
          <w:i/>
          <w:iCs/>
          <w:noProof/>
          <w:sz w:val="24"/>
          <w:szCs w:val="24"/>
        </w:rPr>
        <w:t>Public Management Review</w:t>
      </w:r>
      <w:r w:rsidRPr="00FA36FB">
        <w:rPr>
          <w:rFonts w:ascii="Times New Roman" w:hAnsi="Times New Roman"/>
          <w:noProof/>
          <w:sz w:val="24"/>
          <w:szCs w:val="24"/>
        </w:rPr>
        <w:t xml:space="preserve">, </w:t>
      </w:r>
      <w:r w:rsidRPr="00B8607F">
        <w:rPr>
          <w:rFonts w:ascii="Times New Roman" w:hAnsi="Times New Roman"/>
          <w:noProof/>
          <w:sz w:val="24"/>
          <w:szCs w:val="24"/>
        </w:rPr>
        <w:t>20</w:t>
      </w:r>
      <w:r>
        <w:rPr>
          <w:rFonts w:ascii="Times New Roman" w:hAnsi="Times New Roman"/>
          <w:noProof/>
          <w:sz w:val="24"/>
          <w:szCs w:val="24"/>
        </w:rPr>
        <w:t xml:space="preserve">: </w:t>
      </w:r>
      <w:r w:rsidRPr="00FA36FB">
        <w:rPr>
          <w:rFonts w:ascii="Times New Roman" w:hAnsi="Times New Roman"/>
          <w:noProof/>
          <w:sz w:val="24"/>
          <w:szCs w:val="24"/>
        </w:rPr>
        <w:t xml:space="preserve">1246–1264. </w:t>
      </w:r>
    </w:p>
    <w:p w14:paraId="49CAC336" w14:textId="6ED8017A" w:rsidR="00B96CC4" w:rsidRDefault="00B96CC4" w:rsidP="00E75DE3">
      <w:pPr>
        <w:widowControl w:val="0"/>
        <w:autoSpaceDE w:val="0"/>
        <w:autoSpaceDN w:val="0"/>
        <w:adjustRightInd w:val="0"/>
        <w:spacing w:after="140"/>
        <w:ind w:left="480" w:hanging="480"/>
        <w:rPr>
          <w:rFonts w:ascii="Times New Roman" w:hAnsi="Times New Roman"/>
          <w:sz w:val="24"/>
          <w:szCs w:val="24"/>
        </w:rPr>
      </w:pPr>
      <w:r>
        <w:rPr>
          <w:rFonts w:ascii="Times New Roman" w:hAnsi="Times New Roman"/>
          <w:sz w:val="24"/>
          <w:szCs w:val="24"/>
        </w:rPr>
        <w:t xml:space="preserve">Nag, M. 2011. </w:t>
      </w:r>
      <w:r>
        <w:rPr>
          <w:rFonts w:ascii="Times New Roman" w:hAnsi="Times New Roman"/>
          <w:i/>
          <w:iCs/>
          <w:sz w:val="24"/>
          <w:szCs w:val="24"/>
        </w:rPr>
        <w:t>Psychological climate for diversity: Antecedents and outcomes.</w:t>
      </w:r>
      <w:r>
        <w:rPr>
          <w:rFonts w:ascii="Times New Roman" w:hAnsi="Times New Roman"/>
          <w:sz w:val="24"/>
          <w:szCs w:val="24"/>
        </w:rPr>
        <w:t xml:space="preserve"> </w:t>
      </w:r>
      <w:r w:rsidR="009C3483">
        <w:rPr>
          <w:rFonts w:ascii="Times New Roman" w:hAnsi="Times New Roman"/>
          <w:sz w:val="24"/>
          <w:szCs w:val="24"/>
        </w:rPr>
        <w:t>Unpublished master thesis,</w:t>
      </w:r>
      <w:r>
        <w:rPr>
          <w:rFonts w:ascii="Times New Roman" w:hAnsi="Times New Roman"/>
          <w:sz w:val="24"/>
          <w:szCs w:val="24"/>
        </w:rPr>
        <w:t xml:space="preserve"> University of Maryland.</w:t>
      </w:r>
    </w:p>
    <w:p w14:paraId="0EB75F07"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Newman, A., Nielsen, I., Smyth, R., Hirst, G., &amp; Kennedy, S. 2018. The effects of diversity climate on the work attitudes of refugee employees: The mediating role of psychological capital and moderating role of ethnic identity. </w:t>
      </w:r>
      <w:r w:rsidRPr="00FA36FB">
        <w:rPr>
          <w:rFonts w:ascii="Times New Roman" w:hAnsi="Times New Roman"/>
          <w:i/>
          <w:iCs/>
          <w:noProof/>
          <w:sz w:val="24"/>
          <w:szCs w:val="24"/>
        </w:rPr>
        <w:t>Journal of Vocational Behavior</w:t>
      </w:r>
      <w:r w:rsidRPr="00FA36FB">
        <w:rPr>
          <w:rFonts w:ascii="Times New Roman" w:hAnsi="Times New Roman"/>
          <w:noProof/>
          <w:sz w:val="24"/>
          <w:szCs w:val="24"/>
        </w:rPr>
        <w:t xml:space="preserve">, </w:t>
      </w:r>
      <w:r w:rsidRPr="00177013">
        <w:rPr>
          <w:rFonts w:ascii="Times New Roman" w:hAnsi="Times New Roman"/>
          <w:noProof/>
          <w:sz w:val="24"/>
          <w:szCs w:val="24"/>
        </w:rPr>
        <w:t>105</w:t>
      </w:r>
      <w:r>
        <w:rPr>
          <w:rFonts w:ascii="Times New Roman" w:hAnsi="Times New Roman"/>
          <w:noProof/>
          <w:sz w:val="24"/>
          <w:szCs w:val="24"/>
        </w:rPr>
        <w:t>:</w:t>
      </w:r>
      <w:r w:rsidRPr="00FA36FB">
        <w:rPr>
          <w:rFonts w:ascii="Times New Roman" w:hAnsi="Times New Roman"/>
          <w:noProof/>
          <w:sz w:val="24"/>
          <w:szCs w:val="24"/>
        </w:rPr>
        <w:t xml:space="preserve">147–158. </w:t>
      </w:r>
    </w:p>
    <w:p w14:paraId="5C8AA0B4"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Paez, K. N. 2006. </w:t>
      </w:r>
      <w:r w:rsidRPr="00FA36FB">
        <w:rPr>
          <w:rFonts w:ascii="Times New Roman" w:hAnsi="Times New Roman"/>
          <w:i/>
          <w:iCs/>
          <w:noProof/>
          <w:sz w:val="24"/>
          <w:szCs w:val="24"/>
        </w:rPr>
        <w:t>Diversity awareness, diversity climate, and individual career outcomes: A counseling psychology perspective.</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University of Oregon.</w:t>
      </w:r>
    </w:p>
    <w:p w14:paraId="4D43FC12"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Paolillo, A., Pasini, M., Silva, S. A., &amp; Magnano, P. 2017. Psychometric properties of the Italian adaptation of the Mor Barak et al. diversity climate scale. </w:t>
      </w:r>
      <w:r w:rsidRPr="00FA36FB">
        <w:rPr>
          <w:rFonts w:ascii="Times New Roman" w:hAnsi="Times New Roman"/>
          <w:i/>
          <w:iCs/>
          <w:noProof/>
          <w:sz w:val="24"/>
          <w:szCs w:val="24"/>
        </w:rPr>
        <w:t>Quality and Quantity</w:t>
      </w:r>
      <w:r w:rsidRPr="00FA36FB">
        <w:rPr>
          <w:rFonts w:ascii="Times New Roman" w:hAnsi="Times New Roman"/>
          <w:noProof/>
          <w:sz w:val="24"/>
          <w:szCs w:val="24"/>
        </w:rPr>
        <w:t xml:space="preserve">, </w:t>
      </w:r>
      <w:r w:rsidRPr="00C15CE2">
        <w:rPr>
          <w:rFonts w:ascii="Times New Roman" w:hAnsi="Times New Roman"/>
          <w:noProof/>
          <w:sz w:val="24"/>
          <w:szCs w:val="24"/>
        </w:rPr>
        <w:t>51</w:t>
      </w:r>
      <w:r>
        <w:rPr>
          <w:rFonts w:ascii="Times New Roman" w:hAnsi="Times New Roman"/>
          <w:noProof/>
          <w:sz w:val="24"/>
          <w:szCs w:val="24"/>
        </w:rPr>
        <w:t xml:space="preserve">: </w:t>
      </w:r>
      <w:r w:rsidRPr="00FA36FB">
        <w:rPr>
          <w:rFonts w:ascii="Times New Roman" w:hAnsi="Times New Roman"/>
          <w:noProof/>
          <w:sz w:val="24"/>
          <w:szCs w:val="24"/>
        </w:rPr>
        <w:t xml:space="preserve">873–890. </w:t>
      </w:r>
    </w:p>
    <w:p w14:paraId="442A20D8"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Paolillo, A., Silva, S. A., &amp; Pasini, M. 2016. Promoting safety participation through diversity and inclusion climates. </w:t>
      </w:r>
      <w:r w:rsidRPr="00FA36FB">
        <w:rPr>
          <w:rFonts w:ascii="Times New Roman" w:hAnsi="Times New Roman"/>
          <w:i/>
          <w:iCs/>
          <w:noProof/>
          <w:sz w:val="24"/>
          <w:szCs w:val="24"/>
        </w:rPr>
        <w:t>International Journal of Workplace Health Management</w:t>
      </w:r>
      <w:r w:rsidRPr="00FA36FB">
        <w:rPr>
          <w:rFonts w:ascii="Times New Roman" w:hAnsi="Times New Roman"/>
          <w:noProof/>
          <w:sz w:val="24"/>
          <w:szCs w:val="24"/>
        </w:rPr>
        <w:t xml:space="preserve">, </w:t>
      </w:r>
      <w:r w:rsidRPr="00C15CE2">
        <w:rPr>
          <w:rFonts w:ascii="Times New Roman" w:hAnsi="Times New Roman"/>
          <w:noProof/>
          <w:sz w:val="24"/>
          <w:szCs w:val="24"/>
        </w:rPr>
        <w:t>9</w:t>
      </w:r>
      <w:r>
        <w:rPr>
          <w:rFonts w:ascii="Times New Roman" w:hAnsi="Times New Roman"/>
          <w:noProof/>
          <w:sz w:val="24"/>
          <w:szCs w:val="24"/>
        </w:rPr>
        <w:t xml:space="preserve">: </w:t>
      </w:r>
      <w:r w:rsidRPr="00FA36FB">
        <w:rPr>
          <w:rFonts w:ascii="Times New Roman" w:hAnsi="Times New Roman"/>
          <w:noProof/>
          <w:sz w:val="24"/>
          <w:szCs w:val="24"/>
        </w:rPr>
        <w:t xml:space="preserve">308–327. </w:t>
      </w:r>
    </w:p>
    <w:p w14:paraId="1F3AE44C" w14:textId="77777777" w:rsidR="009C3483" w:rsidRPr="00F241E0" w:rsidRDefault="009C3483" w:rsidP="00E75DE3">
      <w:pPr>
        <w:widowControl w:val="0"/>
        <w:autoSpaceDE w:val="0"/>
        <w:autoSpaceDN w:val="0"/>
        <w:adjustRightInd w:val="0"/>
        <w:ind w:left="480" w:hanging="480"/>
        <w:rPr>
          <w:rFonts w:ascii="Times New Roman" w:hAnsi="Times New Roman"/>
          <w:noProof/>
          <w:sz w:val="24"/>
          <w:szCs w:val="24"/>
        </w:rPr>
      </w:pPr>
      <w:r w:rsidRPr="00F241E0">
        <w:rPr>
          <w:rFonts w:ascii="Times New Roman" w:hAnsi="Times New Roman"/>
          <w:noProof/>
          <w:sz w:val="24"/>
          <w:szCs w:val="24"/>
        </w:rPr>
        <w:t xml:space="preserve">Parks, K. M., Crepeau, L. J., Knouse, S. B., &amp; McDonald, D. P. 2008. Latina perceptions of diversity climate in the military. </w:t>
      </w:r>
      <w:r w:rsidRPr="00F241E0">
        <w:rPr>
          <w:rFonts w:ascii="Times New Roman" w:hAnsi="Times New Roman"/>
          <w:i/>
          <w:iCs/>
          <w:noProof/>
          <w:sz w:val="24"/>
          <w:szCs w:val="24"/>
        </w:rPr>
        <w:t>Business Journal of Hispanic Research</w:t>
      </w:r>
      <w:r w:rsidRPr="00F241E0">
        <w:rPr>
          <w:rFonts w:ascii="Times New Roman" w:hAnsi="Times New Roman"/>
          <w:noProof/>
          <w:sz w:val="24"/>
          <w:szCs w:val="24"/>
        </w:rPr>
        <w:t xml:space="preserve">, </w:t>
      </w:r>
      <w:r w:rsidRPr="00C15CE2">
        <w:rPr>
          <w:rFonts w:ascii="Times New Roman" w:hAnsi="Times New Roman"/>
          <w:noProof/>
          <w:sz w:val="24"/>
          <w:szCs w:val="24"/>
        </w:rPr>
        <w:t>2</w:t>
      </w:r>
      <w:r>
        <w:rPr>
          <w:rFonts w:ascii="Times New Roman" w:hAnsi="Times New Roman"/>
          <w:noProof/>
          <w:sz w:val="24"/>
          <w:szCs w:val="24"/>
        </w:rPr>
        <w:t>:</w:t>
      </w:r>
      <w:r w:rsidRPr="00F241E0">
        <w:rPr>
          <w:rFonts w:ascii="Times New Roman" w:hAnsi="Times New Roman"/>
          <w:noProof/>
          <w:sz w:val="24"/>
          <w:szCs w:val="24"/>
        </w:rPr>
        <w:t xml:space="preserve"> 48–61.</w:t>
      </w:r>
    </w:p>
    <w:p w14:paraId="524C0B3F" w14:textId="77777777" w:rsidR="009C3483" w:rsidRPr="00FA36FB" w:rsidRDefault="009C3483"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Phouthonephackdy, T. 2016. </w:t>
      </w:r>
      <w:r w:rsidRPr="00FA36FB">
        <w:rPr>
          <w:rFonts w:ascii="Times New Roman" w:hAnsi="Times New Roman"/>
          <w:i/>
          <w:iCs/>
          <w:noProof/>
          <w:sz w:val="24"/>
          <w:szCs w:val="24"/>
        </w:rPr>
        <w:t>Diversity climate perceptions and employee turnover intentions: The importance of racial group identification.</w:t>
      </w:r>
      <w:r w:rsidRPr="00FA36FB">
        <w:rPr>
          <w:rFonts w:ascii="Times New Roman" w:hAnsi="Times New Roman"/>
          <w:noProof/>
          <w:sz w:val="24"/>
          <w:szCs w:val="24"/>
        </w:rPr>
        <w:t xml:space="preserve"> </w:t>
      </w:r>
      <w:r>
        <w:rPr>
          <w:rFonts w:ascii="Times New Roman" w:hAnsi="Times New Roman"/>
          <w:noProof/>
          <w:sz w:val="24"/>
          <w:szCs w:val="24"/>
        </w:rPr>
        <w:t xml:space="preserve">Unpublished master thesis, </w:t>
      </w:r>
      <w:r w:rsidRPr="00FA36FB">
        <w:rPr>
          <w:rFonts w:ascii="Times New Roman" w:hAnsi="Times New Roman"/>
          <w:noProof/>
          <w:sz w:val="24"/>
          <w:szCs w:val="24"/>
        </w:rPr>
        <w:t>University of Waterloo.</w:t>
      </w:r>
    </w:p>
    <w:p w14:paraId="3EF21047" w14:textId="77777777" w:rsidR="002603CC" w:rsidRPr="00FA36FB" w:rsidRDefault="002603C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lastRenderedPageBreak/>
        <w:t xml:space="preserve">Randel, A. E., Dean, M. A., Ehrhart, K. H., Chung, B., &amp; Shore, L. 2016. Leader inclusiveness, psychological diversity climate, and helping behaviors. </w:t>
      </w:r>
      <w:r w:rsidRPr="00FA36FB">
        <w:rPr>
          <w:rFonts w:ascii="Times New Roman" w:hAnsi="Times New Roman"/>
          <w:i/>
          <w:iCs/>
          <w:noProof/>
          <w:sz w:val="24"/>
          <w:szCs w:val="24"/>
        </w:rPr>
        <w:t>Journal of Managerial Psychology</w:t>
      </w:r>
      <w:r w:rsidRPr="00FA36FB">
        <w:rPr>
          <w:rFonts w:ascii="Times New Roman" w:hAnsi="Times New Roman"/>
          <w:noProof/>
          <w:sz w:val="24"/>
          <w:szCs w:val="24"/>
        </w:rPr>
        <w:t xml:space="preserve">, </w:t>
      </w:r>
      <w:r w:rsidRPr="00B87D0D">
        <w:rPr>
          <w:rFonts w:ascii="Times New Roman" w:hAnsi="Times New Roman"/>
          <w:noProof/>
          <w:sz w:val="24"/>
          <w:szCs w:val="24"/>
        </w:rPr>
        <w:t>31</w:t>
      </w:r>
      <w:r>
        <w:rPr>
          <w:rFonts w:ascii="Times New Roman" w:hAnsi="Times New Roman"/>
          <w:noProof/>
          <w:sz w:val="24"/>
          <w:szCs w:val="24"/>
        </w:rPr>
        <w:t xml:space="preserve">: </w:t>
      </w:r>
      <w:r w:rsidRPr="00FA36FB">
        <w:rPr>
          <w:rFonts w:ascii="Times New Roman" w:hAnsi="Times New Roman"/>
          <w:noProof/>
          <w:sz w:val="24"/>
          <w:szCs w:val="24"/>
        </w:rPr>
        <w:t>216–234.</w:t>
      </w:r>
    </w:p>
    <w:p w14:paraId="12FE87C0" w14:textId="77777777" w:rsidR="002603CC" w:rsidRPr="00FA36FB" w:rsidRDefault="002603C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Reinwald, M., Huettermann, H., &amp; Bruch, H. 2019. Beyond the mean: Understanding firm-level consequences of variability in diversity climate perceptions. </w:t>
      </w:r>
      <w:r w:rsidRPr="00FA36FB">
        <w:rPr>
          <w:rFonts w:ascii="Times New Roman" w:hAnsi="Times New Roman"/>
          <w:i/>
          <w:iCs/>
          <w:noProof/>
          <w:sz w:val="24"/>
          <w:szCs w:val="24"/>
        </w:rPr>
        <w:t>Journal of Organizational Behavior</w:t>
      </w:r>
      <w:r w:rsidRPr="00FA36FB">
        <w:rPr>
          <w:rFonts w:ascii="Times New Roman" w:hAnsi="Times New Roman"/>
          <w:noProof/>
          <w:sz w:val="24"/>
          <w:szCs w:val="24"/>
        </w:rPr>
        <w:t xml:space="preserve">, </w:t>
      </w:r>
      <w:r w:rsidRPr="000E3313">
        <w:rPr>
          <w:rFonts w:ascii="Times New Roman" w:hAnsi="Times New Roman"/>
          <w:noProof/>
          <w:sz w:val="24"/>
          <w:szCs w:val="24"/>
        </w:rPr>
        <w:t>40</w:t>
      </w:r>
      <w:r>
        <w:rPr>
          <w:rFonts w:ascii="Times New Roman" w:hAnsi="Times New Roman"/>
          <w:noProof/>
          <w:sz w:val="24"/>
          <w:szCs w:val="24"/>
        </w:rPr>
        <w:t xml:space="preserve">: </w:t>
      </w:r>
      <w:r w:rsidRPr="00FA36FB">
        <w:rPr>
          <w:rFonts w:ascii="Times New Roman" w:hAnsi="Times New Roman"/>
          <w:noProof/>
          <w:sz w:val="24"/>
          <w:szCs w:val="24"/>
        </w:rPr>
        <w:t xml:space="preserve">472–491. </w:t>
      </w:r>
    </w:p>
    <w:p w14:paraId="0A5B690C" w14:textId="77777777" w:rsidR="002603CC" w:rsidRDefault="002603C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Richard, O. C., Avery, D. R., Luksyte, A., Boncoeur, O. D., &amp; Spitzmueller, C. 2019. Improving organizational newcomers’ creative job performance through creative process engagement: The moderating role of a synergy diversity climate. </w:t>
      </w:r>
      <w:r w:rsidRPr="00FA36FB">
        <w:rPr>
          <w:rFonts w:ascii="Times New Roman" w:hAnsi="Times New Roman"/>
          <w:i/>
          <w:iCs/>
          <w:noProof/>
          <w:sz w:val="24"/>
          <w:szCs w:val="24"/>
        </w:rPr>
        <w:t>Personnel Psychology</w:t>
      </w:r>
      <w:r>
        <w:rPr>
          <w:rFonts w:ascii="Times New Roman" w:hAnsi="Times New Roman"/>
          <w:noProof/>
          <w:sz w:val="24"/>
          <w:szCs w:val="24"/>
        </w:rPr>
        <w:t xml:space="preserve">, 72: 421-444. </w:t>
      </w:r>
    </w:p>
    <w:p w14:paraId="16C39935" w14:textId="77777777" w:rsidR="002603CC" w:rsidRPr="00FA36FB" w:rsidRDefault="002603C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Rineer, J. R. 2015. </w:t>
      </w:r>
      <w:r w:rsidRPr="00FA36FB">
        <w:rPr>
          <w:rFonts w:ascii="Times New Roman" w:hAnsi="Times New Roman"/>
          <w:i/>
          <w:iCs/>
          <w:noProof/>
          <w:sz w:val="24"/>
          <w:szCs w:val="24"/>
        </w:rPr>
        <w:t>Supporting the aging workforce: The impact of psychosocial workplace characteristics on employees’ work ability.</w:t>
      </w:r>
      <w:r w:rsidRPr="00FA36FB">
        <w:rPr>
          <w:rFonts w:ascii="Times New Roman" w:hAnsi="Times New Roman"/>
          <w:noProof/>
          <w:sz w:val="24"/>
          <w:szCs w:val="24"/>
        </w:rPr>
        <w:t xml:space="preserve"> </w:t>
      </w:r>
      <w:r>
        <w:rPr>
          <w:rFonts w:ascii="Times New Roman" w:hAnsi="Times New Roman"/>
          <w:noProof/>
          <w:sz w:val="24"/>
          <w:szCs w:val="24"/>
        </w:rPr>
        <w:t xml:space="preserve">Unpublishe doctoral dissertation, </w:t>
      </w:r>
      <w:r w:rsidRPr="00FA36FB">
        <w:rPr>
          <w:rFonts w:ascii="Times New Roman" w:hAnsi="Times New Roman"/>
          <w:noProof/>
          <w:sz w:val="24"/>
          <w:szCs w:val="24"/>
        </w:rPr>
        <w:t>Portland State University.</w:t>
      </w:r>
    </w:p>
    <w:p w14:paraId="7FAA037B" w14:textId="77777777" w:rsidR="002603CC" w:rsidRPr="00FA36FB" w:rsidRDefault="002603C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Rodriguez, J. 2018. </w:t>
      </w:r>
      <w:r w:rsidRPr="00FA36FB">
        <w:rPr>
          <w:rFonts w:ascii="Times New Roman" w:hAnsi="Times New Roman"/>
          <w:i/>
          <w:iCs/>
          <w:noProof/>
          <w:sz w:val="24"/>
          <w:szCs w:val="24"/>
        </w:rPr>
        <w:t>Inclusive leadership and employee engagement: The moderating effect of psychological diversity climate.</w:t>
      </w:r>
      <w:r w:rsidRPr="00FA36FB">
        <w:rPr>
          <w:rFonts w:ascii="Times New Roman" w:hAnsi="Times New Roman"/>
          <w:noProof/>
          <w:sz w:val="24"/>
          <w:szCs w:val="24"/>
        </w:rPr>
        <w:t xml:space="preserve"> </w:t>
      </w:r>
      <w:r>
        <w:rPr>
          <w:rFonts w:ascii="Times New Roman" w:hAnsi="Times New Roman"/>
          <w:noProof/>
          <w:sz w:val="24"/>
          <w:szCs w:val="24"/>
        </w:rPr>
        <w:t xml:space="preserve">Unpublished master thesis, </w:t>
      </w:r>
      <w:r w:rsidRPr="00FA36FB">
        <w:rPr>
          <w:rFonts w:ascii="Times New Roman" w:hAnsi="Times New Roman"/>
          <w:noProof/>
          <w:sz w:val="24"/>
          <w:szCs w:val="24"/>
        </w:rPr>
        <w:t>California State University-San Bernardino.</w:t>
      </w:r>
    </w:p>
    <w:p w14:paraId="3854722E" w14:textId="77777777" w:rsidR="002603CC" w:rsidRPr="00FA36FB" w:rsidRDefault="002603C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Rosado-Solomon, E. 2017. </w:t>
      </w:r>
      <w:r w:rsidRPr="00FA36FB">
        <w:rPr>
          <w:rFonts w:ascii="Times New Roman" w:hAnsi="Times New Roman"/>
          <w:i/>
          <w:iCs/>
          <w:noProof/>
          <w:sz w:val="24"/>
          <w:szCs w:val="24"/>
        </w:rPr>
        <w:t>Examining the relationship between gender and well-being.</w:t>
      </w:r>
      <w:r w:rsidRPr="00FA36FB">
        <w:rPr>
          <w:rFonts w:ascii="Times New Roman" w:hAnsi="Times New Roman"/>
          <w:noProof/>
          <w:sz w:val="24"/>
          <w:szCs w:val="24"/>
        </w:rPr>
        <w:t xml:space="preserve"> </w:t>
      </w:r>
      <w:r>
        <w:rPr>
          <w:rFonts w:ascii="Times New Roman" w:hAnsi="Times New Roman"/>
          <w:noProof/>
          <w:sz w:val="24"/>
          <w:szCs w:val="24"/>
        </w:rPr>
        <w:t xml:space="preserve">Unpublished master thesis, </w:t>
      </w:r>
      <w:r w:rsidRPr="00FA36FB">
        <w:rPr>
          <w:rFonts w:ascii="Times New Roman" w:hAnsi="Times New Roman"/>
          <w:noProof/>
          <w:sz w:val="24"/>
          <w:szCs w:val="24"/>
        </w:rPr>
        <w:t>Rutgers, The State University of New Jersey.</w:t>
      </w:r>
    </w:p>
    <w:p w14:paraId="2C680CFA"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Şahin, O., van der Toorn, J., Jansen, W. S., Boezeman, E. J., &amp; Ellemers, N. 2019. Looking beyond our similarities: How perceived (in)visible dissimilarity relates to feelings of inclusion at work. </w:t>
      </w:r>
      <w:r w:rsidRPr="00FA36FB">
        <w:rPr>
          <w:rFonts w:ascii="Times New Roman" w:hAnsi="Times New Roman"/>
          <w:i/>
          <w:iCs/>
          <w:noProof/>
          <w:sz w:val="24"/>
          <w:szCs w:val="24"/>
        </w:rPr>
        <w:t>Frontiers in Psychology</w:t>
      </w:r>
      <w:r w:rsidRPr="00FA36FB">
        <w:rPr>
          <w:rFonts w:ascii="Times New Roman" w:hAnsi="Times New Roman"/>
          <w:noProof/>
          <w:sz w:val="24"/>
          <w:szCs w:val="24"/>
        </w:rPr>
        <w:t xml:space="preserve">, </w:t>
      </w:r>
      <w:r w:rsidRPr="0003256B">
        <w:rPr>
          <w:rFonts w:ascii="Times New Roman" w:hAnsi="Times New Roman"/>
          <w:noProof/>
          <w:sz w:val="24"/>
          <w:szCs w:val="24"/>
        </w:rPr>
        <w:t>10</w:t>
      </w:r>
      <w:r>
        <w:rPr>
          <w:rFonts w:ascii="Times New Roman" w:hAnsi="Times New Roman"/>
          <w:noProof/>
          <w:sz w:val="24"/>
          <w:szCs w:val="24"/>
        </w:rPr>
        <w:t>:</w:t>
      </w:r>
      <w:r w:rsidRPr="00FA36FB">
        <w:rPr>
          <w:rFonts w:ascii="Times New Roman" w:hAnsi="Times New Roman"/>
          <w:noProof/>
          <w:sz w:val="24"/>
          <w:szCs w:val="24"/>
        </w:rPr>
        <w:t xml:space="preserve"> 1–13. </w:t>
      </w:r>
    </w:p>
    <w:p w14:paraId="44C16696" w14:textId="7410F460" w:rsidR="00B96CC4" w:rsidRDefault="00B96CC4" w:rsidP="00E75DE3">
      <w:pPr>
        <w:widowControl w:val="0"/>
        <w:autoSpaceDE w:val="0"/>
        <w:autoSpaceDN w:val="0"/>
        <w:adjustRightInd w:val="0"/>
        <w:spacing w:after="140"/>
        <w:ind w:left="480" w:hanging="480"/>
        <w:rPr>
          <w:rFonts w:ascii="Times New Roman" w:hAnsi="Times New Roman"/>
          <w:sz w:val="24"/>
          <w:szCs w:val="24"/>
        </w:rPr>
      </w:pPr>
      <w:r>
        <w:rPr>
          <w:rFonts w:ascii="Times New Roman" w:hAnsi="Times New Roman"/>
          <w:sz w:val="24"/>
          <w:szCs w:val="24"/>
        </w:rPr>
        <w:t xml:space="preserve">Settles, I. H., &amp; O’Connor, R. C. 2014. Incivility at academic conferences: Gender differences and the mediating role of climate. </w:t>
      </w:r>
      <w:r>
        <w:rPr>
          <w:rFonts w:ascii="Times New Roman" w:hAnsi="Times New Roman"/>
          <w:i/>
          <w:iCs/>
          <w:sz w:val="24"/>
          <w:szCs w:val="24"/>
        </w:rPr>
        <w:t>Sex Roles</w:t>
      </w:r>
      <w:r>
        <w:rPr>
          <w:rFonts w:ascii="Times New Roman" w:hAnsi="Times New Roman"/>
          <w:sz w:val="24"/>
          <w:szCs w:val="24"/>
        </w:rPr>
        <w:t xml:space="preserve">, </w:t>
      </w:r>
      <w:r w:rsidRPr="000307F5">
        <w:rPr>
          <w:rFonts w:ascii="Times New Roman" w:hAnsi="Times New Roman"/>
          <w:sz w:val="24"/>
          <w:szCs w:val="24"/>
        </w:rPr>
        <w:t>71</w:t>
      </w:r>
      <w:r w:rsidR="000307F5">
        <w:rPr>
          <w:rFonts w:ascii="Times New Roman" w:hAnsi="Times New Roman"/>
          <w:sz w:val="24"/>
          <w:szCs w:val="24"/>
        </w:rPr>
        <w:t xml:space="preserve">: </w:t>
      </w:r>
      <w:r>
        <w:rPr>
          <w:rFonts w:ascii="Times New Roman" w:hAnsi="Times New Roman"/>
          <w:sz w:val="24"/>
          <w:szCs w:val="24"/>
        </w:rPr>
        <w:t xml:space="preserve">71–82. </w:t>
      </w:r>
    </w:p>
    <w:p w14:paraId="17039B2F"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Settles, I. H., &amp; O’Connor, R. C. 2014. Incivility at academic conferences: Gender differences </w:t>
      </w:r>
      <w:r w:rsidRPr="00FA36FB">
        <w:rPr>
          <w:rFonts w:ascii="Times New Roman" w:hAnsi="Times New Roman"/>
          <w:noProof/>
          <w:sz w:val="24"/>
          <w:szCs w:val="24"/>
        </w:rPr>
        <w:lastRenderedPageBreak/>
        <w:t xml:space="preserve">and the mediating role of climate. </w:t>
      </w:r>
      <w:r w:rsidRPr="00FA36FB">
        <w:rPr>
          <w:rFonts w:ascii="Times New Roman" w:hAnsi="Times New Roman"/>
          <w:i/>
          <w:iCs/>
          <w:noProof/>
          <w:sz w:val="24"/>
          <w:szCs w:val="24"/>
        </w:rPr>
        <w:t>Sex Roles</w:t>
      </w:r>
      <w:r w:rsidRPr="00FA36FB">
        <w:rPr>
          <w:rFonts w:ascii="Times New Roman" w:hAnsi="Times New Roman"/>
          <w:noProof/>
          <w:sz w:val="24"/>
          <w:szCs w:val="24"/>
        </w:rPr>
        <w:t xml:space="preserve">, </w:t>
      </w:r>
      <w:r w:rsidRPr="00A93C63">
        <w:rPr>
          <w:rFonts w:ascii="Times New Roman" w:hAnsi="Times New Roman"/>
          <w:noProof/>
          <w:sz w:val="24"/>
          <w:szCs w:val="24"/>
        </w:rPr>
        <w:t>71</w:t>
      </w:r>
      <w:r>
        <w:rPr>
          <w:rFonts w:ascii="Times New Roman" w:hAnsi="Times New Roman"/>
          <w:noProof/>
          <w:sz w:val="24"/>
          <w:szCs w:val="24"/>
        </w:rPr>
        <w:t xml:space="preserve">: </w:t>
      </w:r>
      <w:r w:rsidRPr="00FA36FB">
        <w:rPr>
          <w:rFonts w:ascii="Times New Roman" w:hAnsi="Times New Roman"/>
          <w:noProof/>
          <w:sz w:val="24"/>
          <w:szCs w:val="24"/>
        </w:rPr>
        <w:t xml:space="preserve">71–82. </w:t>
      </w:r>
    </w:p>
    <w:p w14:paraId="006515E0"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Sharif, M. M. 2014. </w:t>
      </w:r>
      <w:r w:rsidRPr="00FA36FB">
        <w:rPr>
          <w:rFonts w:ascii="Times New Roman" w:hAnsi="Times New Roman"/>
          <w:i/>
          <w:iCs/>
          <w:noProof/>
          <w:sz w:val="24"/>
          <w:szCs w:val="24"/>
        </w:rPr>
        <w:t>Immigrant diversity and host country acculturation in leader-member dyads.</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University of Miami.</w:t>
      </w:r>
    </w:p>
    <w:p w14:paraId="3380E35A"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Singh, B., &amp; Selvarajan, T. T. 2013. Is it spillover or compensation? Effects of community and organizational diversity climates on race differentiated employee intent to stay. </w:t>
      </w:r>
      <w:r w:rsidRPr="00FA36FB">
        <w:rPr>
          <w:rFonts w:ascii="Times New Roman" w:hAnsi="Times New Roman"/>
          <w:i/>
          <w:iCs/>
          <w:noProof/>
          <w:sz w:val="24"/>
          <w:szCs w:val="24"/>
        </w:rPr>
        <w:t>Journal of Business Ethics</w:t>
      </w:r>
      <w:r w:rsidRPr="00FA36FB">
        <w:rPr>
          <w:rFonts w:ascii="Times New Roman" w:hAnsi="Times New Roman"/>
          <w:noProof/>
          <w:sz w:val="24"/>
          <w:szCs w:val="24"/>
        </w:rPr>
        <w:t xml:space="preserve">, </w:t>
      </w:r>
      <w:r w:rsidRPr="00BC5287">
        <w:rPr>
          <w:rFonts w:ascii="Times New Roman" w:hAnsi="Times New Roman"/>
          <w:noProof/>
          <w:sz w:val="24"/>
          <w:szCs w:val="24"/>
        </w:rPr>
        <w:t>115</w:t>
      </w:r>
      <w:r>
        <w:rPr>
          <w:rFonts w:ascii="Times New Roman" w:hAnsi="Times New Roman"/>
          <w:noProof/>
          <w:sz w:val="24"/>
          <w:szCs w:val="24"/>
        </w:rPr>
        <w:t xml:space="preserve">: </w:t>
      </w:r>
      <w:r w:rsidRPr="00FA36FB">
        <w:rPr>
          <w:rFonts w:ascii="Times New Roman" w:hAnsi="Times New Roman"/>
          <w:noProof/>
          <w:sz w:val="24"/>
          <w:szCs w:val="24"/>
        </w:rPr>
        <w:t xml:space="preserve">259–269. </w:t>
      </w:r>
    </w:p>
    <w:p w14:paraId="729EC225"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Singh, B., Winkel, D. E., &amp; Selvarajan, T. T. 2013. Managing diversity at work: Does psychological safety hold the key to racial differences in employee performance? </w:t>
      </w:r>
      <w:r w:rsidRPr="00FA36FB">
        <w:rPr>
          <w:rFonts w:ascii="Times New Roman" w:hAnsi="Times New Roman"/>
          <w:i/>
          <w:iCs/>
          <w:noProof/>
          <w:sz w:val="24"/>
          <w:szCs w:val="24"/>
        </w:rPr>
        <w:t>Journal of Occupational and Organizational Psychology</w:t>
      </w:r>
      <w:r w:rsidRPr="00FA36FB">
        <w:rPr>
          <w:rFonts w:ascii="Times New Roman" w:hAnsi="Times New Roman"/>
          <w:noProof/>
          <w:sz w:val="24"/>
          <w:szCs w:val="24"/>
        </w:rPr>
        <w:t xml:space="preserve">, </w:t>
      </w:r>
      <w:r w:rsidRPr="00BC5287">
        <w:rPr>
          <w:rFonts w:ascii="Times New Roman" w:hAnsi="Times New Roman"/>
          <w:noProof/>
          <w:sz w:val="24"/>
          <w:szCs w:val="24"/>
        </w:rPr>
        <w:t>86</w:t>
      </w:r>
      <w:r>
        <w:rPr>
          <w:rFonts w:ascii="Times New Roman" w:hAnsi="Times New Roman"/>
          <w:noProof/>
          <w:sz w:val="24"/>
          <w:szCs w:val="24"/>
        </w:rPr>
        <w:t xml:space="preserve">: </w:t>
      </w:r>
      <w:r w:rsidRPr="00FA36FB">
        <w:rPr>
          <w:rFonts w:ascii="Times New Roman" w:hAnsi="Times New Roman"/>
          <w:noProof/>
          <w:sz w:val="24"/>
          <w:szCs w:val="24"/>
        </w:rPr>
        <w:t xml:space="preserve">242–263. </w:t>
      </w:r>
    </w:p>
    <w:p w14:paraId="4F8AF47C"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Sliter, M., Boyd, E., Sinclair, R., Cheung, J., &amp; McFadden, A. 2014. Inching toward inclusiveness: Diversity climate, interpersonal conflict and well-being in women nurses. </w:t>
      </w:r>
      <w:r w:rsidRPr="00FA36FB">
        <w:rPr>
          <w:rFonts w:ascii="Times New Roman" w:hAnsi="Times New Roman"/>
          <w:i/>
          <w:iCs/>
          <w:noProof/>
          <w:sz w:val="24"/>
          <w:szCs w:val="24"/>
        </w:rPr>
        <w:t>Sex Roles</w:t>
      </w:r>
      <w:r w:rsidRPr="00FA36FB">
        <w:rPr>
          <w:rFonts w:ascii="Times New Roman" w:hAnsi="Times New Roman"/>
          <w:noProof/>
          <w:sz w:val="24"/>
          <w:szCs w:val="24"/>
        </w:rPr>
        <w:t xml:space="preserve">, </w:t>
      </w:r>
      <w:r w:rsidRPr="005443C6">
        <w:rPr>
          <w:rFonts w:ascii="Times New Roman" w:hAnsi="Times New Roman"/>
          <w:noProof/>
          <w:sz w:val="24"/>
          <w:szCs w:val="24"/>
        </w:rPr>
        <w:t>71</w:t>
      </w:r>
      <w:r>
        <w:rPr>
          <w:rFonts w:ascii="Times New Roman" w:hAnsi="Times New Roman"/>
          <w:noProof/>
          <w:sz w:val="24"/>
          <w:szCs w:val="24"/>
        </w:rPr>
        <w:t xml:space="preserve">: </w:t>
      </w:r>
      <w:r w:rsidRPr="00FA36FB">
        <w:rPr>
          <w:rFonts w:ascii="Times New Roman" w:hAnsi="Times New Roman"/>
          <w:noProof/>
          <w:sz w:val="24"/>
          <w:szCs w:val="24"/>
        </w:rPr>
        <w:t xml:space="preserve">43–54. </w:t>
      </w:r>
    </w:p>
    <w:p w14:paraId="20D21A62"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Stewart, R. W., Volpone, S. D., Avery, D. R., &amp; McKay, P. 2011. You support diversity, but are you ethical? Examining the interactive effects of diversity and ethical climate perceptions on turnover intentions. </w:t>
      </w:r>
      <w:r w:rsidRPr="00FA36FB">
        <w:rPr>
          <w:rFonts w:ascii="Times New Roman" w:hAnsi="Times New Roman"/>
          <w:i/>
          <w:iCs/>
          <w:noProof/>
          <w:sz w:val="24"/>
          <w:szCs w:val="24"/>
        </w:rPr>
        <w:t>Journal of Business Ethics</w:t>
      </w:r>
      <w:r w:rsidRPr="00FA36FB">
        <w:rPr>
          <w:rFonts w:ascii="Times New Roman" w:hAnsi="Times New Roman"/>
          <w:noProof/>
          <w:sz w:val="24"/>
          <w:szCs w:val="24"/>
        </w:rPr>
        <w:t xml:space="preserve">, </w:t>
      </w:r>
      <w:r w:rsidRPr="005443C6">
        <w:rPr>
          <w:rFonts w:ascii="Times New Roman" w:hAnsi="Times New Roman"/>
          <w:noProof/>
          <w:sz w:val="24"/>
          <w:szCs w:val="24"/>
        </w:rPr>
        <w:t>100</w:t>
      </w:r>
      <w:r>
        <w:rPr>
          <w:rFonts w:ascii="Times New Roman" w:hAnsi="Times New Roman"/>
          <w:noProof/>
          <w:sz w:val="24"/>
          <w:szCs w:val="24"/>
        </w:rPr>
        <w:t xml:space="preserve">: </w:t>
      </w:r>
      <w:r w:rsidRPr="00FA36FB">
        <w:rPr>
          <w:rFonts w:ascii="Times New Roman" w:hAnsi="Times New Roman"/>
          <w:noProof/>
          <w:sz w:val="24"/>
          <w:szCs w:val="24"/>
        </w:rPr>
        <w:t xml:space="preserve">581–593. </w:t>
      </w:r>
    </w:p>
    <w:p w14:paraId="7CB964EC"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Taylor, A. S. 2011. </w:t>
      </w:r>
      <w:r w:rsidRPr="00FA36FB">
        <w:rPr>
          <w:rFonts w:ascii="Times New Roman" w:hAnsi="Times New Roman"/>
          <w:i/>
          <w:iCs/>
          <w:noProof/>
          <w:sz w:val="24"/>
          <w:szCs w:val="24"/>
        </w:rPr>
        <w:t>Toward a taxonomy of diversity at work: Developing and validating the workplace diversity inventory.</w:t>
      </w:r>
      <w:r w:rsidRPr="00FA36FB">
        <w:rPr>
          <w:rFonts w:ascii="Times New Roman" w:hAnsi="Times New Roman"/>
          <w:noProof/>
          <w:sz w:val="24"/>
          <w:szCs w:val="24"/>
        </w:rPr>
        <w:t xml:space="preserve"> </w:t>
      </w:r>
      <w:r>
        <w:rPr>
          <w:rFonts w:ascii="Times New Roman" w:hAnsi="Times New Roman"/>
          <w:noProof/>
          <w:sz w:val="24"/>
          <w:szCs w:val="24"/>
        </w:rPr>
        <w:t xml:space="preserve">Unpublished master thesis, </w:t>
      </w:r>
      <w:r w:rsidRPr="00FA36FB">
        <w:rPr>
          <w:rFonts w:ascii="Times New Roman" w:hAnsi="Times New Roman"/>
          <w:noProof/>
          <w:sz w:val="24"/>
          <w:szCs w:val="24"/>
        </w:rPr>
        <w:t>Portland State University.</w:t>
      </w:r>
    </w:p>
    <w:p w14:paraId="6F61BA40"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Taylor, A. S. 2015. </w:t>
      </w:r>
      <w:r w:rsidRPr="00FA36FB">
        <w:rPr>
          <w:rFonts w:ascii="Times New Roman" w:hAnsi="Times New Roman"/>
          <w:i/>
          <w:iCs/>
          <w:noProof/>
          <w:sz w:val="24"/>
          <w:szCs w:val="24"/>
        </w:rPr>
        <w:t>Transformational leadership, diversity, and creativity at work: A moderated mediation model.</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 xml:space="preserve">Portland State University. </w:t>
      </w:r>
    </w:p>
    <w:p w14:paraId="133327A8"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Tenglund, A. 2000. </w:t>
      </w:r>
      <w:r w:rsidRPr="00FA36FB">
        <w:rPr>
          <w:rFonts w:ascii="Times New Roman" w:hAnsi="Times New Roman"/>
          <w:i/>
          <w:iCs/>
          <w:noProof/>
          <w:sz w:val="24"/>
          <w:szCs w:val="24"/>
        </w:rPr>
        <w:t>Effects of gender and ethnic identity on perceptions of diversity and fairness: Exploring the importance of identity in organizational behavior.</w:t>
      </w:r>
      <w:r w:rsidRPr="00FA36FB">
        <w:rPr>
          <w:rFonts w:ascii="Times New Roman" w:hAnsi="Times New Roman"/>
          <w:noProof/>
          <w:sz w:val="24"/>
          <w:szCs w:val="24"/>
        </w:rPr>
        <w:t xml:space="preserve"> </w:t>
      </w:r>
      <w:r>
        <w:rPr>
          <w:rFonts w:ascii="Times New Roman" w:hAnsi="Times New Roman"/>
          <w:noProof/>
          <w:sz w:val="24"/>
          <w:szCs w:val="24"/>
        </w:rPr>
        <w:t xml:space="preserve">Unpublished doctoral dissertation, </w:t>
      </w:r>
      <w:r w:rsidRPr="00FA36FB">
        <w:rPr>
          <w:rFonts w:ascii="Times New Roman" w:hAnsi="Times New Roman"/>
          <w:noProof/>
          <w:sz w:val="24"/>
          <w:szCs w:val="24"/>
        </w:rPr>
        <w:t>University of Delaware.</w:t>
      </w:r>
    </w:p>
    <w:p w14:paraId="2C851BFE"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Trau, R. N. C. 2015. The impact of discriminatory climate perceptions on the composition of </w:t>
      </w:r>
      <w:r w:rsidRPr="00FA36FB">
        <w:rPr>
          <w:rFonts w:ascii="Times New Roman" w:hAnsi="Times New Roman"/>
          <w:noProof/>
          <w:sz w:val="24"/>
          <w:szCs w:val="24"/>
        </w:rPr>
        <w:lastRenderedPageBreak/>
        <w:t xml:space="preserve">intraorganizational development networks, psychosocial support, and job and career attitudes of employees with an invisible stigma. </w:t>
      </w:r>
      <w:r w:rsidRPr="00FA36FB">
        <w:rPr>
          <w:rFonts w:ascii="Times New Roman" w:hAnsi="Times New Roman"/>
          <w:i/>
          <w:iCs/>
          <w:noProof/>
          <w:sz w:val="24"/>
          <w:szCs w:val="24"/>
        </w:rPr>
        <w:t>Human Resource Management</w:t>
      </w:r>
      <w:r w:rsidRPr="00FA36FB">
        <w:rPr>
          <w:rFonts w:ascii="Times New Roman" w:hAnsi="Times New Roman"/>
          <w:noProof/>
          <w:sz w:val="24"/>
          <w:szCs w:val="24"/>
        </w:rPr>
        <w:t xml:space="preserve">, </w:t>
      </w:r>
      <w:r w:rsidRPr="008B6F1C">
        <w:rPr>
          <w:rFonts w:ascii="Times New Roman" w:hAnsi="Times New Roman"/>
          <w:noProof/>
          <w:sz w:val="24"/>
          <w:szCs w:val="24"/>
        </w:rPr>
        <w:t>54</w:t>
      </w:r>
      <w:r>
        <w:rPr>
          <w:rFonts w:ascii="Times New Roman" w:hAnsi="Times New Roman"/>
          <w:noProof/>
          <w:sz w:val="24"/>
          <w:szCs w:val="24"/>
        </w:rPr>
        <w:t xml:space="preserve">: </w:t>
      </w:r>
      <w:r w:rsidRPr="00FA36FB">
        <w:rPr>
          <w:rFonts w:ascii="Times New Roman" w:hAnsi="Times New Roman"/>
          <w:noProof/>
          <w:sz w:val="24"/>
          <w:szCs w:val="24"/>
        </w:rPr>
        <w:t xml:space="preserve">345–366. </w:t>
      </w:r>
    </w:p>
    <w:p w14:paraId="7689E9EB" w14:textId="77777777" w:rsidR="00295B85" w:rsidRPr="00FA36FB" w:rsidRDefault="00295B85"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Tuan, L. T., Rowley, C., &amp; Vo, T. T. 2019. Addressing employee diversity to foster their work engagement. </w:t>
      </w:r>
      <w:r w:rsidRPr="00FA36FB">
        <w:rPr>
          <w:rFonts w:ascii="Times New Roman" w:hAnsi="Times New Roman"/>
          <w:i/>
          <w:iCs/>
          <w:noProof/>
          <w:sz w:val="24"/>
          <w:szCs w:val="24"/>
        </w:rPr>
        <w:t>Journal of Business Research</w:t>
      </w:r>
      <w:r w:rsidRPr="00FA36FB">
        <w:rPr>
          <w:rFonts w:ascii="Times New Roman" w:hAnsi="Times New Roman"/>
          <w:noProof/>
          <w:sz w:val="24"/>
          <w:szCs w:val="24"/>
        </w:rPr>
        <w:t xml:space="preserve">, </w:t>
      </w:r>
      <w:r w:rsidRPr="008B6F1C">
        <w:rPr>
          <w:rFonts w:ascii="Times New Roman" w:hAnsi="Times New Roman"/>
          <w:noProof/>
          <w:sz w:val="24"/>
          <w:szCs w:val="24"/>
        </w:rPr>
        <w:t>95</w:t>
      </w:r>
      <w:r>
        <w:rPr>
          <w:rFonts w:ascii="Times New Roman" w:hAnsi="Times New Roman"/>
          <w:noProof/>
          <w:sz w:val="24"/>
          <w:szCs w:val="24"/>
        </w:rPr>
        <w:t xml:space="preserve">: </w:t>
      </w:r>
      <w:r w:rsidRPr="00FA36FB">
        <w:rPr>
          <w:rFonts w:ascii="Times New Roman" w:hAnsi="Times New Roman"/>
          <w:noProof/>
          <w:sz w:val="24"/>
          <w:szCs w:val="24"/>
        </w:rPr>
        <w:t xml:space="preserve">303–315. </w:t>
      </w:r>
    </w:p>
    <w:p w14:paraId="770A4E94" w14:textId="77777777" w:rsidR="00682A4C" w:rsidRPr="00FA36FB" w:rsidRDefault="00682A4C"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Veldman, J., Meeussen, L., Van Laar, C., &amp; Phalet, K. 2017. Women (do not) belong here: Gender-work identity conflict among female police officers. </w:t>
      </w:r>
      <w:r w:rsidRPr="00FA36FB">
        <w:rPr>
          <w:rFonts w:ascii="Times New Roman" w:hAnsi="Times New Roman"/>
          <w:i/>
          <w:iCs/>
          <w:noProof/>
          <w:sz w:val="24"/>
          <w:szCs w:val="24"/>
        </w:rPr>
        <w:t>Frontiers in Psychology</w:t>
      </w:r>
      <w:r w:rsidRPr="00FA36FB">
        <w:rPr>
          <w:rFonts w:ascii="Times New Roman" w:hAnsi="Times New Roman"/>
          <w:noProof/>
          <w:sz w:val="24"/>
          <w:szCs w:val="24"/>
        </w:rPr>
        <w:t xml:space="preserve">, </w:t>
      </w:r>
      <w:r w:rsidRPr="008B6F1C">
        <w:rPr>
          <w:rFonts w:ascii="Times New Roman" w:hAnsi="Times New Roman"/>
          <w:noProof/>
          <w:sz w:val="24"/>
          <w:szCs w:val="24"/>
        </w:rPr>
        <w:t>8</w:t>
      </w:r>
      <w:r>
        <w:rPr>
          <w:rFonts w:ascii="Times New Roman" w:hAnsi="Times New Roman"/>
          <w:noProof/>
          <w:sz w:val="24"/>
          <w:szCs w:val="24"/>
        </w:rPr>
        <w:t xml:space="preserve">: </w:t>
      </w:r>
      <w:r w:rsidRPr="00FA36FB">
        <w:rPr>
          <w:rFonts w:ascii="Times New Roman" w:hAnsi="Times New Roman"/>
          <w:noProof/>
          <w:sz w:val="24"/>
          <w:szCs w:val="24"/>
        </w:rPr>
        <w:t xml:space="preserve">1–12. </w:t>
      </w:r>
    </w:p>
    <w:p w14:paraId="7D917462" w14:textId="77777777" w:rsidR="00682A4C" w:rsidRDefault="00682A4C" w:rsidP="00E75DE3">
      <w:pPr>
        <w:widowControl w:val="0"/>
        <w:autoSpaceDE w:val="0"/>
        <w:autoSpaceDN w:val="0"/>
        <w:adjustRightInd w:val="0"/>
        <w:spacing w:after="140"/>
        <w:ind w:left="480" w:hanging="480"/>
        <w:rPr>
          <w:rFonts w:ascii="Times New Roman" w:hAnsi="Times New Roman"/>
          <w:noProof/>
          <w:sz w:val="24"/>
          <w:szCs w:val="24"/>
        </w:rPr>
      </w:pPr>
      <w:r w:rsidRPr="00FA36FB">
        <w:rPr>
          <w:rFonts w:ascii="Times New Roman" w:hAnsi="Times New Roman"/>
          <w:noProof/>
          <w:sz w:val="24"/>
          <w:szCs w:val="24"/>
        </w:rPr>
        <w:t xml:space="preserve">Victorino, C. A., Nylund-Gibson, K., &amp; Conley, S. 2013. Campus racial climate: A litmus test for faculty satisfaction at four-year colleges and universities. </w:t>
      </w:r>
      <w:r w:rsidRPr="00FA36FB">
        <w:rPr>
          <w:rFonts w:ascii="Times New Roman" w:hAnsi="Times New Roman"/>
          <w:i/>
          <w:iCs/>
          <w:noProof/>
          <w:sz w:val="24"/>
          <w:szCs w:val="24"/>
        </w:rPr>
        <w:t>Journal of Higher Education</w:t>
      </w:r>
      <w:r w:rsidRPr="00FA36FB">
        <w:rPr>
          <w:rFonts w:ascii="Times New Roman" w:hAnsi="Times New Roman"/>
          <w:noProof/>
          <w:sz w:val="24"/>
          <w:szCs w:val="24"/>
        </w:rPr>
        <w:t xml:space="preserve">, </w:t>
      </w:r>
      <w:r w:rsidRPr="008B6F1C">
        <w:rPr>
          <w:rFonts w:ascii="Times New Roman" w:hAnsi="Times New Roman"/>
          <w:noProof/>
          <w:sz w:val="24"/>
          <w:szCs w:val="24"/>
        </w:rPr>
        <w:t>84</w:t>
      </w:r>
      <w:r>
        <w:rPr>
          <w:rFonts w:ascii="Times New Roman" w:hAnsi="Times New Roman"/>
          <w:noProof/>
          <w:sz w:val="24"/>
          <w:szCs w:val="24"/>
        </w:rPr>
        <w:t xml:space="preserve">: </w:t>
      </w:r>
      <w:r w:rsidRPr="00FA36FB">
        <w:rPr>
          <w:rFonts w:ascii="Times New Roman" w:hAnsi="Times New Roman"/>
          <w:noProof/>
          <w:sz w:val="24"/>
          <w:szCs w:val="24"/>
        </w:rPr>
        <w:t xml:space="preserve">769–803. </w:t>
      </w:r>
    </w:p>
    <w:p w14:paraId="4B3F0D0C" w14:textId="77777777" w:rsidR="00BB5511" w:rsidRDefault="00BB5511" w:rsidP="00E75DE3">
      <w:pPr>
        <w:widowControl w:val="0"/>
        <w:autoSpaceDE w:val="0"/>
        <w:autoSpaceDN w:val="0"/>
        <w:adjustRightInd w:val="0"/>
        <w:spacing w:after="140"/>
        <w:ind w:left="480" w:hanging="480"/>
        <w:rPr>
          <w:rFonts w:ascii="Times New Roman" w:hAnsi="Times New Roman"/>
          <w:noProof/>
          <w:sz w:val="24"/>
          <w:szCs w:val="24"/>
        </w:rPr>
      </w:pPr>
      <w:r w:rsidRPr="00FA36FB">
        <w:rPr>
          <w:rFonts w:ascii="Times New Roman" w:hAnsi="Times New Roman"/>
          <w:noProof/>
          <w:sz w:val="24"/>
          <w:szCs w:val="24"/>
        </w:rPr>
        <w:t xml:space="preserve">Walsh, B. M., Matthews, R. A., Tuller, M. D., Parks, K. M., &amp; McDonald, D. P. 2010. A multilevel model of the effects of equal opportunity climate on job satisfaction in the military. </w:t>
      </w:r>
      <w:r w:rsidRPr="00FA36FB">
        <w:rPr>
          <w:rFonts w:ascii="Times New Roman" w:hAnsi="Times New Roman"/>
          <w:i/>
          <w:iCs/>
          <w:noProof/>
          <w:sz w:val="24"/>
          <w:szCs w:val="24"/>
        </w:rPr>
        <w:t>Journal of Occupational Health Psychology</w:t>
      </w:r>
      <w:r w:rsidRPr="00FA36FB">
        <w:rPr>
          <w:rFonts w:ascii="Times New Roman" w:hAnsi="Times New Roman"/>
          <w:noProof/>
          <w:sz w:val="24"/>
          <w:szCs w:val="24"/>
        </w:rPr>
        <w:t xml:space="preserve">, </w:t>
      </w:r>
      <w:r w:rsidRPr="00506ED9">
        <w:rPr>
          <w:rFonts w:ascii="Times New Roman" w:hAnsi="Times New Roman"/>
          <w:noProof/>
          <w:sz w:val="24"/>
          <w:szCs w:val="24"/>
        </w:rPr>
        <w:t>15</w:t>
      </w:r>
      <w:r>
        <w:rPr>
          <w:rFonts w:ascii="Times New Roman" w:hAnsi="Times New Roman"/>
          <w:noProof/>
          <w:sz w:val="24"/>
          <w:szCs w:val="24"/>
        </w:rPr>
        <w:t xml:space="preserve">: </w:t>
      </w:r>
      <w:r w:rsidRPr="00FA36FB">
        <w:rPr>
          <w:rFonts w:ascii="Times New Roman" w:hAnsi="Times New Roman"/>
          <w:noProof/>
          <w:sz w:val="24"/>
          <w:szCs w:val="24"/>
        </w:rPr>
        <w:t>191–207.</w:t>
      </w:r>
    </w:p>
    <w:p w14:paraId="07850F32" w14:textId="77777777" w:rsidR="00BB5511" w:rsidRPr="00FA36FB" w:rsidRDefault="00BB551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Wessel, J. L., &amp; Ryan, A. M. 2012. Supportive when not supported? Male responses to negative climates for women. </w:t>
      </w:r>
      <w:r w:rsidRPr="00FA36FB">
        <w:rPr>
          <w:rFonts w:ascii="Times New Roman" w:hAnsi="Times New Roman"/>
          <w:i/>
          <w:iCs/>
          <w:noProof/>
          <w:sz w:val="24"/>
          <w:szCs w:val="24"/>
        </w:rPr>
        <w:t>Sex Roles</w:t>
      </w:r>
      <w:r w:rsidRPr="00FA36FB">
        <w:rPr>
          <w:rFonts w:ascii="Times New Roman" w:hAnsi="Times New Roman"/>
          <w:noProof/>
          <w:sz w:val="24"/>
          <w:szCs w:val="24"/>
        </w:rPr>
        <w:t xml:space="preserve">, </w:t>
      </w:r>
      <w:r w:rsidRPr="00506ED9">
        <w:rPr>
          <w:rFonts w:ascii="Times New Roman" w:hAnsi="Times New Roman"/>
          <w:noProof/>
          <w:sz w:val="24"/>
          <w:szCs w:val="24"/>
        </w:rPr>
        <w:t>66</w:t>
      </w:r>
      <w:r>
        <w:rPr>
          <w:rFonts w:ascii="Times New Roman" w:hAnsi="Times New Roman"/>
          <w:noProof/>
          <w:sz w:val="24"/>
          <w:szCs w:val="24"/>
        </w:rPr>
        <w:t xml:space="preserve">: </w:t>
      </w:r>
      <w:r w:rsidRPr="00FA36FB">
        <w:rPr>
          <w:rFonts w:ascii="Times New Roman" w:hAnsi="Times New Roman"/>
          <w:noProof/>
          <w:sz w:val="24"/>
          <w:szCs w:val="24"/>
        </w:rPr>
        <w:t xml:space="preserve">94–104. </w:t>
      </w:r>
    </w:p>
    <w:p w14:paraId="57AEF4AA" w14:textId="77777777" w:rsidR="00BB5511" w:rsidRPr="00FA36FB" w:rsidRDefault="00BB551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Wolfson, N., Kraiger, K., &amp; Finkelstein, L. 2011. The relationship between diversity climate perceptions and workplace attitudes. </w:t>
      </w:r>
      <w:r w:rsidRPr="00FA36FB">
        <w:rPr>
          <w:rFonts w:ascii="Times New Roman" w:hAnsi="Times New Roman"/>
          <w:i/>
          <w:iCs/>
          <w:noProof/>
          <w:sz w:val="24"/>
          <w:szCs w:val="24"/>
        </w:rPr>
        <w:t>The Psychologist-Manager Journal</w:t>
      </w:r>
      <w:r w:rsidRPr="00FA36FB">
        <w:rPr>
          <w:rFonts w:ascii="Times New Roman" w:hAnsi="Times New Roman"/>
          <w:noProof/>
          <w:sz w:val="24"/>
          <w:szCs w:val="24"/>
        </w:rPr>
        <w:t xml:space="preserve">, </w:t>
      </w:r>
      <w:r w:rsidRPr="00506ED9">
        <w:rPr>
          <w:rFonts w:ascii="Times New Roman" w:hAnsi="Times New Roman"/>
          <w:noProof/>
          <w:sz w:val="24"/>
          <w:szCs w:val="24"/>
        </w:rPr>
        <w:t>14</w:t>
      </w:r>
      <w:r>
        <w:rPr>
          <w:rFonts w:ascii="Times New Roman" w:hAnsi="Times New Roman"/>
          <w:noProof/>
          <w:sz w:val="24"/>
          <w:szCs w:val="24"/>
        </w:rPr>
        <w:t xml:space="preserve">: </w:t>
      </w:r>
      <w:r w:rsidRPr="00FA36FB">
        <w:rPr>
          <w:rFonts w:ascii="Times New Roman" w:hAnsi="Times New Roman"/>
          <w:noProof/>
          <w:sz w:val="24"/>
          <w:szCs w:val="24"/>
        </w:rPr>
        <w:t xml:space="preserve">161–176. </w:t>
      </w:r>
    </w:p>
    <w:p w14:paraId="6DED04C8" w14:textId="77777777" w:rsidR="00BB5511" w:rsidRPr="00FA36FB" w:rsidRDefault="00BB5511" w:rsidP="00E75DE3">
      <w:pPr>
        <w:widowControl w:val="0"/>
        <w:autoSpaceDE w:val="0"/>
        <w:autoSpaceDN w:val="0"/>
        <w:adjustRightInd w:val="0"/>
        <w:ind w:left="480" w:hanging="480"/>
        <w:rPr>
          <w:rFonts w:ascii="Times New Roman" w:hAnsi="Times New Roman"/>
          <w:noProof/>
          <w:sz w:val="24"/>
          <w:szCs w:val="24"/>
        </w:rPr>
      </w:pPr>
      <w:r w:rsidRPr="00FA36FB">
        <w:rPr>
          <w:rFonts w:ascii="Times New Roman" w:hAnsi="Times New Roman"/>
          <w:noProof/>
          <w:sz w:val="24"/>
          <w:szCs w:val="24"/>
        </w:rPr>
        <w:t xml:space="preserve">Zacher, H., &amp; Yang, J. 2016. Organizational climate for successful aging. </w:t>
      </w:r>
      <w:r w:rsidRPr="00FA36FB">
        <w:rPr>
          <w:rFonts w:ascii="Times New Roman" w:hAnsi="Times New Roman"/>
          <w:i/>
          <w:iCs/>
          <w:noProof/>
          <w:sz w:val="24"/>
          <w:szCs w:val="24"/>
        </w:rPr>
        <w:t>Frontiers in Psychology</w:t>
      </w:r>
      <w:r w:rsidRPr="00FA36FB">
        <w:rPr>
          <w:rFonts w:ascii="Times New Roman" w:hAnsi="Times New Roman"/>
          <w:noProof/>
          <w:sz w:val="24"/>
          <w:szCs w:val="24"/>
        </w:rPr>
        <w:t xml:space="preserve">, </w:t>
      </w:r>
      <w:r w:rsidRPr="00506ED9">
        <w:rPr>
          <w:rFonts w:ascii="Times New Roman" w:hAnsi="Times New Roman"/>
          <w:noProof/>
          <w:sz w:val="24"/>
          <w:szCs w:val="24"/>
        </w:rPr>
        <w:t>7</w:t>
      </w:r>
      <w:r>
        <w:rPr>
          <w:rFonts w:ascii="Times New Roman" w:hAnsi="Times New Roman"/>
          <w:noProof/>
          <w:sz w:val="24"/>
          <w:szCs w:val="24"/>
        </w:rPr>
        <w:t xml:space="preserve">: </w:t>
      </w:r>
      <w:r w:rsidRPr="00FA36FB">
        <w:rPr>
          <w:rFonts w:ascii="Times New Roman" w:hAnsi="Times New Roman"/>
          <w:noProof/>
          <w:sz w:val="24"/>
          <w:szCs w:val="24"/>
        </w:rPr>
        <w:t xml:space="preserve">1–12. </w:t>
      </w:r>
    </w:p>
    <w:p w14:paraId="2AEC6599" w14:textId="7946F781" w:rsidR="00B96CC4" w:rsidRPr="00B96CC4" w:rsidRDefault="00B96CC4" w:rsidP="00B96CC4">
      <w:pPr>
        <w:spacing w:line="240" w:lineRule="auto"/>
        <w:ind w:left="0" w:firstLine="0"/>
        <w:rPr>
          <w:rFonts w:ascii="Times New Roman" w:hAnsi="Times New Roman"/>
          <w:bCs/>
          <w:vanish/>
          <w:sz w:val="24"/>
          <w:szCs w:val="24"/>
        </w:rPr>
      </w:pPr>
      <w:r>
        <w:rPr>
          <w:rFonts w:ascii="Times New Roman" w:hAnsi="Times New Roman"/>
          <w:bCs/>
          <w:vanish/>
          <w:sz w:val="24"/>
          <w:szCs w:val="24"/>
        </w:rPr>
        <w:fldChar w:fldCharType="begin" w:fldLock="1"/>
      </w:r>
      <w:r>
        <w:rPr>
          <w:rFonts w:ascii="Times New Roman" w:hAnsi="Times New Roman"/>
          <w:bCs/>
          <w:vanish/>
          <w:sz w:val="24"/>
          <w:szCs w:val="24"/>
        </w:rPr>
        <w:instrText xml:space="preserve">ADDIN Mendeley Bibliography CSL_BIBLIOGRAPHY </w:instrText>
      </w:r>
      <w:r>
        <w:rPr>
          <w:rFonts w:ascii="Times New Roman" w:hAnsi="Times New Roman"/>
          <w:bCs/>
          <w:vanish/>
          <w:sz w:val="24"/>
          <w:szCs w:val="24"/>
        </w:rPr>
        <w:fldChar w:fldCharType="separate"/>
      </w:r>
      <w:r w:rsidRPr="00B96CC4">
        <w:rPr>
          <w:rFonts w:ascii="Times New Roman" w:hAnsi="Times New Roman"/>
          <w:bCs/>
          <w:noProof/>
          <w:vanish/>
          <w:sz w:val="24"/>
          <w:szCs w:val="24"/>
        </w:rPr>
        <w:t>Bibliography</w:t>
      </w:r>
      <w:r>
        <w:rPr>
          <w:rFonts w:ascii="Times New Roman" w:hAnsi="Times New Roman"/>
          <w:bCs/>
          <w:vanish/>
          <w:sz w:val="24"/>
          <w:szCs w:val="24"/>
        </w:rPr>
        <w:fldChar w:fldCharType="end"/>
      </w:r>
    </w:p>
    <w:p w14:paraId="6C961971" w14:textId="51118E64" w:rsidR="009A376F" w:rsidRPr="009A376F" w:rsidRDefault="009A376F" w:rsidP="009A376F">
      <w:pPr>
        <w:spacing w:line="240" w:lineRule="auto"/>
        <w:ind w:left="0" w:firstLine="0"/>
        <w:rPr>
          <w:rFonts w:ascii="Times New Roman" w:hAnsi="Times New Roman"/>
          <w:vanish/>
          <w:sz w:val="24"/>
          <w:szCs w:val="24"/>
        </w:rPr>
      </w:pP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author":[{"dropping-particle":"","family":"Li","given":"J.","non-dropping-particle":"","parse-names":false,"suffix":""},{"dropping-particle":"","family":"Zhu","given":"X.","non-dropping-particle":"","parse-names":false,"suffix":""},{"dropping-particle":"","family":"Li","given":"X.","non-dropping-particle":"","parse-names":false,"suffix":""},{"dropping-particle":"","family":"Cattopadhyay","given":"P.","non-dropping-particle":"","parse-names":false,"suffix":""},{"dropping-particle":"","family":"George","given":"E.","non-dropping-particle":"","parse-names":false,"suffix":""}],"container-title":"The Academy of Management Conference Proceedings","id":"ITEM-1","issued":{"date-parts":[["2017"]]},"publisher-place":"Atlanta, GA","title":"Gain or Pain: How disability severity affects the impact of climate for inclusion.","type":"paper-conference"},"uris":["http://www.mendeley.com/documents/?uuid=c39758a0-3e13-4661-9237-2bae89f5c554"]},{"id":"ITEM-2","itemData":{"author":[{"dropping-particle":"","family":"McKay","given":"P. F.","non-dropping-particle":"","parse-names":false,"suffix":""},{"dropping-particle":"","family":"Avery","given":"D. R.","non-dropping-particle":"","parse-names":false,"suffix":""},{"dropping-particle":"","family":"Son","given":"E.","non-dropping-particle":"","parse-names":false,"suffix":""},{"dropping-particle":"","family":"Rosado-Solomon","given":"E.","non-dropping-particle":"","parse-names":false,"suffix":""},{"dropping-particle":"","family":"Pustovit","given":"S.","non-dropping-particle":"","parse-names":false,"suffix":""}],"container-title":"The Academy of Management Conference Proceedings","id":"ITEM-2","issued":{"date-parts":[["2017"]]},"publisher-place":"Atlanta, GA","title":"Can cooperation help explain the demographic diversity-business performance relationship?","type":"paper-conference"},"uris":["http://www.mendeley.com/documents/?uuid=8047f619-5420-41ea-a204-579a6f791e4e"]},{"id":"ITEM-3","itemData":{"DOI":"10.1007/s11135-016-0316-3","ISSN":"15737845","abstract":"The Diversity Climate Scale is a questionnaire developed in the U.S. for the investigation of employees' shared perceptions about their organizational context related to women and minorities. The measure was not used in the European context yet. The psychometric properties of the Italian adaptation of the Mor Barak, Cherin and Berkman Diversity Climate Scale were investigated in this work by using a sample of Italian (n = 395) white-collar and blue-collar employees. A pilot study to make the scale suitable for the Italian context was conducted using the cognitive interview technique. Then a series of multiple-group confirmatory factor analyses was performed. The results showed that a three-factor solution best fit the data, using only 12 items of the original scale. The analyses supported factor variance and factor covariance equivalence in addition to metric equivalence. Internal consistency of the scale was good. Discriminant validity between latent factors and Criterion validity were supported.","author":[{"dropping-particle":"","family":"Paolillo","given":"A.","non-dropping-particle":"","parse-names":false,"suffix":""},{"dropping-particle":"","family":"Pasini","given":"M.","non-dropping-particle":"","parse-names":false,"suffix":""},{"dropping-particle":"","family":"Silva","given":"S. A.","non-dropping-particle":"","parse-names":false,"suffix":""},{"dropping-particle":"","family":"Magnano","given":"P.","non-dropping-particle":"","parse-names":false,"suffix":""}],"container-title":"Quality and Quantity","id":"ITEM-3","issue":"2","issued":{"date-parts":[["2017"]]},"page":"873-890","title":"Psychometric properties of the Italian adaptation of the Mor Barak et al. diversity climate scale","type":"article-journal","volume":"51"},"uris":["http://www.mendeley.com/documents/?uuid=4949e210-6692-43d6-9e79-98d15ed6cda6"]},{"id":"ITEM-4","itemData":{"author":[{"dropping-particle":"","family":"Phouthonephackdy","given":"T.","non-dropping-particle":"","parse-names":false,"suffix":""}],"id":"ITEM-4","issued":{"date-parts":[["2016"]]},"publisher":"University of Waterloo","title":"Diversity climate perceptions and employee turnover intentions: The importance of racial group identification.","type":"thesis"},"uris":["http://www.mendeley.com/documents/?uuid=37bac3e2-7ff1-42c9-ae3e-881e0a0688f2"]},{"id":"ITEM-5","itemData":{"DOI":"10.1002/hrm","ISBN":"9780708713815","ISSN":"00317217","PMID":"21138203","abstract":"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author":[{"dropping-particle":"","family":"Trau","given":"R. N. C.","non-dropping-particle":"","parse-names":false,"suffix":""}],"container-title":"Human Resource Management","id":"ITEM-5","issue":"2","issued":{"date-parts":[["2015"]]},"page":"345-366","title":"The impact of discriminatory climate perceptions on the composition of intraorganizational development networks, psychosocial support, and job and career attitudes of employees with an invisible stigma.","type":"article-journal","volume":"54"},"uris":["http://www.mendeley.com/documents/?uuid=c74a63c1-9f0c-4cd6-afd4-dd135b860337"]},{"id":"ITEM-6","itemData":{"DOI":"10.3389/fpsyg.2017.00130","ISBN":"1664-1078","ISSN":"16641078","PMID":"28220097","abstract":"The current paper examines antecedents and consequences of perceiving conflict between gender and work identities in male-dominated professions. In a study among 657 employees working in 85 teams in the police force, we investigated the effect of being different from team members in terms of gender on employees' perception that their team members see their gender identity as conflicting with their work identity. As expected in the police force as a male-dominated field, the results showed that gender-dissimilarity in the team was related to perceived gender-work identity conflict for women, and not for men. In turn, perceiving gender-work identity conflict was related to lower team identification for men and women. Although lowering team identification might enable employees to cope with conflicting social identities and hence protect the self, this may also have its costs, as lower team identification predicted higher turnover intentions, more burn-out symptoms, less extra role behavior, lower job satisfaction, lower work motivation, and lower perceived performance. Additionally, for women, experiencing support from their team members and team leader showed a trend to mitigate the relationship between gender-dissimilarity and perceived gender-work identity conflict, and a positive diversity climate was marginally related to less perceived gender-work identity conflict. The results show the importance of the team context in shaping a climate of (in)compatible identities for numerically underrepresented and historically undervalued social group members in order to hinder or protect their work outcomes.","author":[{"dropping-particle":"","family":"Veldman","given":"J.","non-dropping-particle":"","parse-names":false,"suffix":""},{"dropping-particle":"","family":"Meeussen","given":"L.","non-dropping-particle":"","parse-names":false,"suffix":""},{"dropping-particle":"","family":"Laar","given":"C.","non-dropping-particle":"Van","parse-names":false,"suffix":""},{"dropping-particle":"","family":"Phalet","given":"K.","non-dropping-particle":"","parse-names":false,"suffix":""}],"container-title":"Frontiers in Psychology","id":"ITEM-6","issued":{"date-parts":[["2017"]]},"page":"1-12","title":"Women (do not) belong here: Gender-work identity conflict among female police officers.","type":"article-journal","volume":"8"},"uris":["http://www.mendeley.com/documents/?uuid=f9641030-f244-49a4-9a9b-f06e7043fcef"]}],"mendeley":{"formattedCitation":"(J. Li, Zhu, Li, Cattopadhyay, &amp; George, 2017; McKay, Avery, Son, Rosado-Solomon, &amp; Pustovit, 2017; Paolillo, Pasini, Silva, &amp; Magnano, 2017; Phouthonephackdy, 2016; Trau, 2015; Veldman, Meeussen, Van Laar, &amp; Phalet, 2017)","plainTextFormattedCitation":"(J. Li, Zhu, Li, Cattopadhyay, &amp; George, 2017; McKay, Avery, Son, Rosado-Solomon, &amp; Pustovit, 2017; Paolillo, Pasini, Silva, &amp; Magnano, 2017; Phouthonephackdy, 2016; Trau, 2015; Veldman, Meeussen, Van Laar, &amp; Phalet, 2017)","previouslyFormattedCitation":"(J. Li, Zhu, Li, Cattopadhyay, &amp; George, 2017; McKay, Avery, Son, Rosado-Solomon, &amp; Pustovit, 2017; Paolillo, Pasini, Silva, &amp; Magnano, 2017; Phouthonephackdy, 2016; Trau, 2015; Veldman, Meeussen, Van Laar, &amp; Phalet, 2017)"},"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J. Li, Zhu, Li, Cattopadhyay, &amp; George, 2017; McKay, Avery, Son, Rosado-Solomon, &amp; Pustovit, 2017; Paolillo, Pasini, Silva, &amp; Magnano, 2017; Phouthonephackdy, 2016; Trau, 2015; Veldman, Meeussen, Van Laar, &amp; Phalet, 2017)</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author":[{"dropping-particle":"","family":"Rosado-Solomon","given":"E.","non-dropping-particle":"","parse-names":false,"suffix":""}],"id":"ITEM-1","issued":{"date-parts":[["2017"]]},"publisher":"Rutgers, The State University of New Jersey","title":"Examining the relationship between gender and well-being.","type":"thesis"},"uris":["http://www.mendeley.com/documents/?uuid=f9a44c44-429c-4652-befc-0fb73e01ce59","http://www.mendeley.com/documents/?uuid=f20da162-89a9-429b-943b-b79693c4ca20"]},{"id":"ITEM-2","itemData":{"DOI":"10.1016/j.jvb.2017.09.005","ISSN":"00018791","abstract":"This article examines the psychological processes through which diversity climate influences the work attitudes of refugee employees in Australia, and the conditional effects of ethnic identity on the relationship between diversity climate and work attitudes. Drawing on survey data from 135 refugees in employment in Australia, diversity climate was found to positively influence the affective organizational commitment of refugee employees through enhancing their psychological capital. The influence of diversity climate on both affective organizational commitment and turnover intentions through psychological capital was also found to be stronger when employees identify more with their ethnic group (ethnic identity). These findings are consistent with the predictions of conservation of resources theory (COR) and rejection sensitivity theory.","author":[{"dropping-particle":"","family":"Newman","given":"A.","non-dropping-particle":"","parse-names":false,"suffix":""},{"dropping-particle":"","family":"Nielsen","given":"I.","non-dropping-particle":"","parse-names":false,"suffix":""},{"dropping-particle":"","family":"Smyth","given":"R.","non-dropping-particle":"","parse-names":false,"suffix":""},{"dropping-particle":"","family":"Hirst","given":"G.","non-dropping-particle":"","parse-names":false,"suffix":""},{"dropping-particle":"","family":"Kennedy","given":"S.","non-dropping-particle":"","parse-names":false,"suffix":""}],"container-title":"Journal of Vocational Behavior","id":"ITEM-2","issued":{"date-parts":[["2018"]]},"page":"147-158","publisher":"Elsevier Inc","title":"The effects of diversity climate on the work attitudes of refugee employees: The mediating role of psychological capital and moderating role of ethnic identity.","type":"article-journal","volume":"105"},"uris":["http://www.mendeley.com/documents/?uuid=058cafa2-71e9-4d47-8adc-f9b0816d6b1a","http://www.mendeley.com/documents/?uuid=d45611f8-106d-4b75-b682-d70c2fbe6094"]}],"mendeley":{"formattedCitation":"(Newman, Nielsen, Smyth, Hirst, &amp; Kennedy, 2018; Rosado-Solomon, 2017)","plainTextFormattedCitation":"(Newman, Nielsen, Smyth, Hirst, &amp; Kennedy, 2018; Rosado-Solomon, 2017)","previouslyFormattedCitation":"(Newman, Nielsen, Smyth, Hirst, &amp; Kennedy, 2018; Rosado-Solomon, 2017)"},"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Newman, Nielsen, Smyth, Hirst, &amp; Kennedy, 2018; Rosado-Solomon, 2017)</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DOI":"10.1108/EDI-09-2015-0072","ISBN":"0120160005","ISSN":"2040-7149","abstract":"Purpose – The purpose of this paper is to empirically examine the relationship between psychological diversity climate (PDC) and organizational identification (OID) when influenced by racial dissimilarity between the subordinate and supervisor. Design/methodology/approach – Ordinary least squares hierarchical regression analysis was run for hypotheses testing. Findings – Three of the four hypothesized relationships were supported. Support was found for the direct relationship between PDC and OID. The moderator race was significant thus also supported. The moderator of dissimilarity was not supported. Finally the three-way interaction with race and dissimilarity was supported. Practical implications – OID is an important variable for overall organizational success. OID influences a wealth of organizationally relevant outcomes including turnover intentions. Considering higher turnover exists for minority employees, understanding how diversity climate perceptions vary by employee race and therefore impact OID differently, helps managers when making decisions about various initiatives. Originality/value – This study is the first the authors know of to investigate the impact of dissimilarity on the PDC-OID relationship. Introduction Over the last decade, a resurgence of diversity climate studies have occurred (McKay et al., 2011; Avery et al., 2007; Goyal and Sangya, 2013). This research has become more prevalent and important due to the continual increase of diversity in the workforce (Bureau of Labor, 2008). As organizations respond to changes through various initiatives, there remains a lack in understanding how these responses affect workers (Kidder et al., 2004; Mor Barak et al., 1998; Greeff, 2015). The management of diversity within organizations has, in large part, focused on the initiative of increasing representation of women and minorities to positions of power (Allen and Montgomery, 2001; Gonzalez, 2010). This initiative, however, can present unique challenges, as dissimilarity between supervisors and subordinates affects employee perceptions differently (Choi, 2013; Schaffer and Riordan, 2013). While mixed findings as to the impact of demographics remains, race receives the most support (Schaffer and Riordan, 2013). Using both public and private organizations in the USA and Canada, we further explore the underdeveloped dimension of racial/ethnic diversity in the workplace.","author":[{"dropping-particle":"","family":"Cole","given":"B.","non-dropping-particle":"","parse-names":false,"suffix":""},{"dropping-particle":"","family":"Jones","given":"R. J.","non-dropping-particle":"","parse-names":false,"suffix":""},{"dropping-particle":"","family":"Russell","given":"L. M.","non-dropping-particle":"","parse-names":false,"suffix":""}],"container-title":"Equality, Diversity and Inclusion: An International Journal","id":"ITEM-1","issue":"5/6","issued":{"date-parts":[["2016"]]},"page":"314-327","title":"Racial dissimilarity and diversity climate effect organizational identification","type":"article-journal","volume":"35"},"uris":["http://www.mendeley.com/documents/?uuid=d1396f63-0955-42a1-a589-a38c08690390"]},{"id":"ITEM-2","itemData":{"author":[{"dropping-particle":"","family":"Dhanesh","given":"G.","non-dropping-particle":"","parse-names":false,"suffix":""},{"dropping-particle":"","family":"Duthler","given":"G.","non-dropping-particle":"","parse-names":false,"suffix":""}],"collection-title":"Working Paper No. ZU-WP 2017-04-06","id":"ITEM-2","issued":{"date-parts":[["2017"]]},"number-of-pages":"1-20","publisher-place":"Dubai, United Arab Emirates","title":"CSR and public relations in the Middle East: Relationships among diversity climate, perceptions of CSR and employee engagement.","type":"report"},"uris":["http://www.mendeley.com/documents/?uuid=85bb35fd-5538-48e9-a6a7-dd1a6ccc7640"]}],"mendeley":{"formattedCitation":"(B. Cole, Jones, &amp; Russell, 2016; Dhanesh &amp; Duthler, 2017)","plainTextFormattedCitation":"(B. Cole, Jones, &amp; Russell, 2016; Dhanesh &amp; Duthler, 2017)","previouslyFormattedCitation":"(B. Cole, Jones, &amp; Russell, 2016; Dhanesh &amp; Duthler, 2017)"},"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B. Cole, Jones, &amp; Russell, 2016; Dhanesh &amp; Duthler, 2017)</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Bustamante","given":"J.","non-dropping-particle":"","parse-names":false,"suffix":""}],"id":"ITEM-1","issued":{"date-parts":[["2010"]]},"publisher":"Doctoral Dissertation, Columbia University","publisher-place":"New York","title":"Investigating the effects of racioethnic diversity on organizational outcomes: The mediating role of social capital and the moderating role of diversity climate.","type":"book"},"uris":["http://www.mendeley.com/documents/?uuid=4475acfb-8e64-457f-8deb-0657919605fe"]}],"mendeley":{"formattedCitation":"(Bustamante, 2010)","plainTextFormattedCitation":"(Bustamante, 2010)","previouslyFormattedCitation":"(Bustamante, 2010)"},"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Bustamante, 2010)</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7/s/0551-009-0096-y","author":[{"dropping-particle":"","family":"Buttner","given":"E. H.","non-dropping-particle":"","parse-names":false,"suffix":""},{"dropping-particle":"","family":"Lowe","given":"K. B.","non-dropping-particle":"","parse-names":false,"suffix":""},{"dropping-particle":"","family":"Billings-Harris","given":"L.","non-dropping-particle":"","parse-names":false,"suffix":""}],"container-title":"Journal of Business Ethics","id":"ITEM-1","issue":"4","issued":{"date-parts":[["2010"]]},"page":"501-518","title":"The impact of diversity promise fulfillment on professionals of color outcomes in the USA.","type":"article-journal","volume":"91"},"uris":["http://www.mendeley.com/documents/?uuid=07152ab9-80d7-4356-8827-4c472f38a211"]},{"id":"ITEM-2","itemData":{"DOI":"10.1007/210551-011-1179-0","author":[{"dropping-particle":"","family":"Buttner","given":"E. H.","non-dropping-particle":"","parse-names":false,"suffix":""},{"dropping-particle":"","family":"Lowe","given":"K. B.","non-dropping-particle":"","parse-names":false,"suffix":""},{"dropping-particle":"","family":"Billings-Harris","given":"L.","non-dropping-particle":"","parse-names":false,"suffix":""}],"container-title":"Journal of Business Ethics","id":"ITEM-2","issued":{"date-parts":[["2012"]]},"page":"247-258","title":"An empirical test of diversity climate dimensionality and relative effects on employee of color outcomes.","type":"article-journal","volume":"110"},"uris":["http://www.mendeley.com/documents/?uuid=3d2373d2-efb9-4f7c-b90e-5b058ec7c95e"]}],"mendeley":{"formattedCitation":"(Buttner, Lowe, &amp; Billings-Harris, 2010, 2012)","plainTextFormattedCitation":"(Buttner, Lowe, &amp; Billings-Harris, 2010, 2012)","previouslyFormattedCitation":"(Buttner, Lowe, &amp; Billings-Harris, 2010,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Buttner, Lowe, &amp; Billings-Harris, 2010, 2012)</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37/a0024697","ISBN":"0021-9010","ISSN":"0021-9010","PMID":"21806296","abstract":"Adopting a multilevel theoretical framework, the authors examined how motivational cultural intelligence influences individual cultural sales--the number of housing transactions occurring between people of different cultural origins. Data from 305 real estate agents employed at 26 real estate firms in the United States demonstrated that an individual's motivational cultural intelligence is positively related to his or her cultural sales. This positive relationship is enhanced by the firm's motivational cultural intelligence and diversity climate. The authors discuss the theoretical and practical implications of their findings in a workplace context that involves cross-cultural interpersonal interactions.","author":[{"dropping-particle":"","family":"Chen","given":"X.","non-dropping-particle":"","parse-names":false,"suffix":""},{"dropping-particle":"","family":"Liu","given":"D.","non-dropping-particle":"","parse-names":false,"suffix":""},{"dropping-particle":"","family":"Portnoy","given":"R.","non-dropping-particle":"","parse-names":false,"suffix":""}],"container-title":"Journal of Applied Psychology","id":"ITEM-1","issue":"1","issued":{"date-parts":[["2012"]]},"page":"93-106","title":"A multilevel investigation of motivational cultural intelligence, organizational diversity climate, and cultural sales: Evidence from U.S. real estate firms.","type":"article-journal","volume":"97"},"uris":["http://www.mendeley.com/documents/?uuid=4b420c4f-3b28-440b-8117-2995ec4cea2a"]}],"mendeley":{"formattedCitation":"(X. Chen, Liu, &amp; Portnoy, 2012)","plainTextFormattedCitation":"(X. Chen, Liu, &amp; Portnoy, 2012)","previouslyFormattedCitation":"(X. Chen, Liu, &amp; Portnoy,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X. Chen, Liu, &amp; Portnoy, 2012)</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177/1059601113509835","ISBN":"1059-6011","ISSN":"1059-6011","abstract":"Workforce diversity has been described as a double-edged sword; it has the potential for positive and negative outcomes. To better understand why and how diversity leads to positive outcomes, we examined the relationship between employee perceptions of diversity climate perceptions and intent to turnover. We explored the role of four psychological outcome variables (organizational commitment, climate for innovation, psychological empowerment, and identity freedom) as possible mediators of this relationship. Racial and gender subgroup differences were also examined. Survey data were collected from 1,731 public employees. Findings suggest that when employees perceive equal access to opportunities and fair treatment, intent to turn over decreases. Furthermore, these relationships are significantly mediated by psychological outcomes. Implications for diversity management and training are discussed.","author":[{"dropping-particle":"","family":"Chrobot-Mason","given":"D.","non-dropping-particle":"","parse-names":false,"suffix":""},{"dropping-particle":"","family":"Aramovich","given":"N. P.","non-dropping-particle":"","parse-names":false,"suffix":""}],"container-title":"Group &amp; Organization Management","id":"ITEM-1","issue":"6","issued":{"date-parts":[["2013"]]},"page":"659-689","title":"The psychological benefits of creating an affirming climate for workplace diversity.","type":"article-journal","volume":"38"},"uris":["http://www.mendeley.com/documents/?uuid=be751a69-d491-412f-b77c-73570aa3a858"]}],"mendeley":{"formattedCitation":"(Chrobot-Mason &amp; Aramovich, 2013)","plainTextFormattedCitation":"(Chrobot-Mason &amp; Aramovich, 2013)","previouslyFormattedCitation":"(Chrobot-Mason &amp; Aramovich,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Chrobot-Mason &amp; Aramovich,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Collini","given":"S. A.","non-dropping-particle":"","parse-names":false,"suffix":""}],"id":"ITEM-1","issued":{"date-parts":[["2012"]]},"publisher":"Doctoral Dissertation, Minnesota State University","publisher-place":"Mankato, MN","title":"Identifying organizational factors that moderate the engagement-turnover relationship in a healthcare setting.","type":"book"},"uris":["http://www.mendeley.com/documents/?uuid=3c7c7c76-7a32-4610-ba41-439a158feffa"]}],"mendeley":{"formattedCitation":"(Collini, 2012)","plainTextFormattedCitation":"(Collini, 2012)","previouslyFormattedCitation":"(Collini,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Collini, 2012)</w:t>
      </w:r>
      <w:r w:rsidRPr="009A376F">
        <w:rPr>
          <w:rFonts w:ascii="Times New Roman" w:hAnsi="Times New Roman"/>
          <w:vanish/>
          <w:sz w:val="24"/>
          <w:szCs w:val="24"/>
        </w:rPr>
        <w:fldChar w:fldCharType="end"/>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Daniels","given":"S. R.","non-dropping-particle":"","parse-names":false,"suffix":""}],"id":"ITEM-1","issued":{"date-parts":[["2012"]]},"publisher":"Doctoral Dissertation, Tulane University","publisher-place":"New Orleans, LA","title":"Perceptions of diversity climate and workplace incivility: Exploring their effects on employee cognition, attitudes, and behavior.","type":"book"},"uris":["http://www.mendeley.com/documents/?uuid=442a1788-10b2-463c-9782-65b707323886"]}],"mendeley":{"formattedCitation":"(Daniels, 2012)","plainTextFormattedCitation":"(Daniels, 2012)","previouslyFormattedCitation":"(Daniels,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Daniels, 2012)</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5465/amj.2014.0093","abstract":"Growing workforce diversity increases the likelihood that supervisors and subordinates will differ along demographic lines, a situation that has important implications for their relationship quality and individual outcomes. In a sample of 1,253 employees from 54 work-units, we investigate the effects of differences in disability status between supervisors and subordinates on leader-member-exchange (LMX) quality and subsequent performance ratings, and find that incongruence in general is related to lower LMX quality and lower performance. In addition, we propose and find an asymmetrical effect of disability incongruence, such that LMX quality is worse in dyads in which the supervisor has a disability than in dyads in which the subordinate has a disability. Furthermore, we investigate the moderating role of unit-level climate for inclusion on this relationship and find support for a buffering effect of inclusive climates on the negative incongruence-LMX relationship for scenarios in which the supervisor, but not the subordinate, has a disability. We build relevant theory for the relational demography, disability, LMX, and organizational climate literatures by predicting these effects on the basis of status mechanisms. These findings have important practical implications, as they provide companies with a feasible way to manage their diverse workforce.","author":[{"dropping-particle":"","family":"Dwertmann","given":"D. J. G.","non-dropping-particle":"","parse-names":false,"suffix":""},{"dropping-particle":"","family":"Boehm","given":"S. A.","non-dropping-particle":"","parse-names":false,"suffix":""}],"container-title":"Academy of Management Journal","id":"ITEM-1","issue":"1","issued":{"date-parts":[["2016"]]},"page":"1-21","title":"Status matters: The asymmetric effects of supervisor-subordinate disability incongruence and climate for inclusion","type":"article-journal","volume":"59"},"uris":["http://www.mendeley.com/documents/?uuid=5fd1093e-199f-4a99-9f2e-344e60ec927e"]}],"mendeley":{"formattedCitation":"(Dwertmann &amp; Boehm, 2016)","plainTextFormattedCitation":"(Dwertmann &amp; Boehm, 2016)","previouslyFormattedCitation":"(Dwertmann &amp; Boehm, 2016)"},"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Dwertmann &amp; Boehm, 2016)</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177/0170840611435597","ISBN":"0170840611435","ISSN":"0170-8406","abstract":"This paper argues that learning in cross-race interactions is critical for work teams to realize performance benefits from racial diversity but that diversity is a liability when society’s negative stereotypes about racial minorities’ competence inhibit such interactions. We analyze two years of data from 496 retail bank branches to investigate racial asymmetries in the dynamics of team learning and their impact on the link between diversity and bottom-line performance. As expected, minorities’ negative assessments of their team’s learning environment precipitate a negative relationship between diversity and performance, irrespective of White teammates’ assessments; only when both groups view the team’s learning environment as supportive— implying that the team has successfully countered the negative effects of societal stereotypes on cross-race learning—is the relationship positive. We conclude that acknowledging the impact of societal asymmetries between racial groups, especially in regard to learning, can reorient research about the link between identitygroup- based diversity and performance.","author":[{"dropping-particle":"","family":"Ely","given":"R. J.","non-dropping-particle":"","parse-names":false,"suffix":""},{"dropping-particle":"","family":"Padavic","given":"I.","non-dropping-particle":"","parse-names":false,"suffix":""},{"dropping-particle":"","family":"Thomas","given":"D. A.","non-dropping-particle":"","parse-names":false,"suffix":""}],"container-title":"Organization Studies","id":"ITEM-1","issue":"3","issued":{"date-parts":[["2012"]]},"page":"341-362","title":"Racial diversity, racial asymmetries, and team learning environment: Effects on performance.","type":"article-journal","volume":"33"},"uris":["http://www.mendeley.com/documents/?uuid=3966905e-7d75-499b-a48c-bbe8a97aeb7e"]}],"mendeley":{"formattedCitation":"(Ely, Padavic, &amp; Thomas, 2012)","plainTextFormattedCitation":"(Ely, Padavic, &amp; Thomas, 2012)","previouslyFormattedCitation":"(Ely, Padavic, &amp; Thomas,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Ely, Padavic, &amp; Thomas, 2012)</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http://dx.doi.org/10.1108/MRR-09-2015-0216","ISBN":"0001253111116","ISSN":"0264-0473","PMID":"42012058","author":[{"dropping-particle":"","family":"Guchait","given":"P.","non-dropping-particle":"","parse-names":false,"suffix":""},{"dropping-particle":"","family":"Madera","given":"J.","non-dropping-particle":"","parse-names":false,"suffix":""},{"dropping-particle":"","family":"Dawson","given":"M.","non-dropping-particle":"","parse-names":false,"suffix":""}],"container-title":"Journal of Service Theory and Practice","id":"ITEM-1","issue":"4","issued":{"date-parts":[["2016"]]},"page":"448-470","title":"Learning in the service environment: The influence of diversity climate.","type":"article-journal","volume":"26"},"uris":["http://www.mendeley.com/documents/?uuid=df8e6506-faf1-4a3a-b592-dc1eb3a415f1"]}],"mendeley":{"formattedCitation":"(Guchait, Madera, &amp; Dawson, 2016)","plainTextFormattedCitation":"(Guchait, Madera, &amp; Dawson, 2016)","previouslyFormattedCitation":"(Guchait, Madera, &amp; Dawson, 2016)"},"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Guchait, Madera, &amp; Dawson, 2016)</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Guerrero","given":"S.","non-dropping-particle":"","parse-names":false,"suffix":""},{"dropping-particle":"","family":"Sylvestre","given":"J.","non-dropping-particle":"","parse-names":false,"suffix":""},{"dropping-particle":"","family":"Muresanu","given":"D.","non-dropping-particle":"","parse-names":false,"suffix":""}],"container-title":"Cross Cultural Management: An International Journal","id":"ITEM-1","issue":"1","issued":{"date-parts":[["2013"]]},"page":"5-19","title":"Pro-diversity practices and perceived insider status.","type":"article-journal","volume":"20"},"uris":["http://www.mendeley.com/documents/?uuid=b368f7a2-7d3e-486b-892d-54b319582e3c"]}],"mendeley":{"formattedCitation":"(Guerrero, Sylvestre, &amp; Muresanu, 2013)","plainTextFormattedCitation":"(Guerrero, Sylvestre, &amp; Muresanu, 2013)","previouslyFormattedCitation":"(Guerrero, Sylvestre, &amp; Muresanu,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Guerrero, Sylvestre, &amp; Muresanu,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bstract":"The purpose of this study was to investigate the relationship between perceived organizational support, job satisfaction, and perceived sexual orientation diversity acceptance. The population of interest was employed Gay, Lesbian, Bisexual, and Transgender (GLBT) individuals in the United States. A purposive sample method was used, resulting in 320 participants who completed a web-based survey questionnaire. The data was analyzed utilizing descriptive statistics, sample t tests, and correlation to evaluate four hypotheses. There is evidence based on demographic comparisons of the sample that the findings of this study might be applicable to the GLBT population. This study revealed that individuals reporting high diversity acceptance environments also reported higher levels of perceived organizational support and higher levels of job satisfaction. (PsycINFO Database Record (c) 2009 APA, all rights reserved)","author":[{"dropping-particle":"","family":"Hankins","given":"K. A.","non-dropping-particle":"","parse-names":false,"suffix":""}],"id":"ITEM-1","issued":{"date-parts":[["2005"]]},"publisher":"Doctoral Dissertation, Capella University","title":"The influence of diversity climate on perceived organizational support and job satisfaction.","type":"book"},"uris":["http://www.mendeley.com/documents/?uuid=652e17e4-2ec1-4bb2-bbef-ba101ee62c22"]}],"mendeley":{"formattedCitation":"(Hankins, 2005)","plainTextFormattedCitation":"(Hankins, 2005)","previouslyFormattedCitation":"(Hankins, 2005)"},"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ankins, 2005)</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Herres","given":"D.","non-dropping-particle":"","parse-names":false,"suffix":""}],"id":"ITEM-1","issued":{"date-parts":[["2013"]]},"publisher":"Master's Thesis, University of Connecticut","publisher-place":"Storrs, CT","title":"Working in the gay front line: A model of workplace heterosexist harassment.","type":"book"},"uris":["http://www.mendeley.com/documents/?uuid=0c4bdf70-bd13-407a-97de-2f01b9f2b69c"]}],"mendeley":{"formattedCitation":"(Herres, 2013)","plainTextFormattedCitation":"(Herres, 2013)","previouslyFormattedCitation":"(Herres,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erres,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Hicks-Clarke","given":"D.","non-dropping-particle":"","parse-names":false,"suffix":""},{"dropping-particle":"","family":"Iles","given":"P.","non-dropping-particle":"","parse-names":false,"suffix":""}],"container-title":"Personnel Review","id":"ITEM-1","issue":"3","issued":{"date-parts":[["2000"]]},"page":"324-345","title":"Climate for diversity and its effects on career and organisational attitudes and perceptions.","type":"article-journal","volume":"29"},"uris":["http://www.mendeley.com/documents/?uuid=4c7e5753-f2ce-4d78-a582-4d6651f3b6a6"]}],"mendeley":{"formattedCitation":"(Hicks-Clarke &amp; Iles, 2000)","plainTextFormattedCitation":"(Hicks-Clarke &amp; Iles, 2000)","previouslyFormattedCitation":"(Hicks-Clarke &amp; Iles, 2000)"},"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icks-Clarke &amp; Iles, 2000)</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177/1059601103254269","ISBN":"10596011","ISSN":"1059-6011","PMID":"14410183","abstract":"Perceived dissimilarity and its association with work group involvement were examined in this study. Additionally, perceived group openness to diversity was examined as a moderator of this relationship.Alongitudinal study was conducted with nurses in four departments of a public hospital. Results revealed that visible dissimilarity was negatively associated with work group involvement at both times, and informational dissimilarity was negatively associated with work group involvement at Time 1. Openness to diversity interacted with visible and informational dissimilarity in the prediction of work group involvement at both times. This interaction pattern showed that there was a negative relationship between dissimilarity andwork group involvement when individuals perceived low group openness to diversity, whereas there was no relationship when individuals perceived high group openness to diversity. Results highlight the importance of managing perceptions of difference and introducing norms that encourage the active involvement of group members.","author":[{"dropping-particle":"V.","family":"Hobman","given":"E.","non-dropping-particle":"","parse-names":false,"suffix":""},{"dropping-particle":"","family":"Bordia","given":"P.","non-dropping-particle":"","parse-names":false,"suffix":""},{"dropping-particle":"","family":"Gallois","given":"C.","non-dropping-particle":"","parse-names":false,"suffix":""}],"container-title":"Group &amp; Organization Management","id":"ITEM-1","issue":"5","issued":{"date-parts":[["2004"]]},"page":"560-587","title":"Perceived dissimilarity and work group involvement: The moderating effects of group openness to diversity.","type":"article-journal","volume":"29"},"uris":["http://www.mendeley.com/documents/?uuid=8f734f3f-391e-494a-8b1d-ad1228f15bd1"]}],"mendeley":{"formattedCitation":"(Hobman, Bordia, &amp; Gallois, 2004)","plainTextFormattedCitation":"(Hobman, Bordia, &amp; Gallois, 2004)","previouslyFormattedCitation":"(Hobman, Bordia, &amp; Gallois, 2004)"},"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obman, Bordia, &amp; Gallois, 2004)</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Holmes IV","given":"O.","non-dropping-particle":"","parse-names":false,"suffix":""},{"dropping-particle":"","family":"Tillman","given":"C. J.","non-dropping-particle":"","parse-names":false,"suffix":""},{"dropping-particle":"","family":"Lawrence","given":"E. R.","non-dropping-particle":"","parse-names":false,"suffix":""}],"container-title":"Annual Meetings of the Southern Management Association","id":"ITEM-1","issued":{"date-parts":[["2013"]]},"publisher-place":"New Orleans, LA","title":"An emotional rollercoaster: The relationship between diversity climate, conflict and emotional exhaustion.","type":"paper-conference"},"uris":["http://www.mendeley.com/documents/?uuid=72c011d5-3324-435b-8b44-db51a32de551"]}],"mendeley":{"formattedCitation":"(Holmes IV, Tillman, &amp; Lawrence, 2013)","plainTextFormattedCitation":"(Holmes IV, Tillman, &amp; Lawrence, 2013)","previouslyFormattedCitation":"(Holmes IV, Tillman, &amp; Lawrence,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olmes IV, Tillman, &amp; Lawrence,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177/1038411111422314","ISBN":"1038-4111","ISSN":"10384111","abstract":"There have been few studies of how New Zealand employers manage the increasing diversity in their workplaces and how workers respond to these efforts. This paper reports a telephone survey of 500 New Zealand workers’ perceptions of, and responses to, diversity management activities. Conducted in 2010, the survey was designed to reflect the gender and ethnicity profile of the contemporary workforce, and enables us to compare responses across different types and sizes of organisation. While the use of formal diversity policies and support activities is higher in the public sector, we find widespread use of family-friendly employment practices and a general perception of a good climate for diversity. Employees who report higher levels of family-friendly and proactive EEO practices are more committed to their organisation, more satisfied in their jobs, and more trusting of their employer. This helps to underline the ‘employee case’ for diversity management.","author":[{"dropping-particle":"","family":"Houkamau","given":"C.","non-dropping-particle":"","parse-names":false,"suffix":""},{"dropping-particle":"","family":"Boxall","given":"P.","non-dropping-particle":"","parse-names":false,"suffix":""}],"container-title":"Asia Pacific Journal of Human Resources","id":"ITEM-1","issue":"4","issued":{"date-parts":[["2011"]]},"page":"440-460","title":"The incidence and impacts of diversity management: A survey of New Zealand employees.","type":"article-journal","volume":"49"},"uris":["http://www.mendeley.com/documents/?uuid=a020a960-c8f3-46b8-af9c-ada94e7501e4"]}],"mendeley":{"formattedCitation":"(Houkamau &amp; Boxall, 2011)","plainTextFormattedCitation":"(Houkamau &amp; Boxall, 2011)","previouslyFormattedCitation":"(Houkamau &amp; Boxall, 2011)"},"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oukamau &amp; Boxall, 2011)</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doi:10.5465/AMBPP.2015.14317abstract","author":[{"dropping-particle":"","family":"Huettermann","given":"H.","non-dropping-particle":"","parse-names":false,"suffix":""},{"dropping-particle":"","family":"Kunze","given":"F.","non-dropping-particle":"","parse-names":false,"suffix":""},{"dropping-particle":"","family":"Bruch","given":"H.","non-dropping-particle":"","parse-names":false,"suffix":""}],"container-title":"Academy of Management Proceedings","id":"ITEM-1","issued":{"date-parts":[["2015"]]},"publisher-place":"Vancouver, Canada","title":"Promoting diversity climate in organizations: The interplay of organizational LMX quality and top management leadership.","type":"paper-conference"},"uris":["http://www.mendeley.com/documents/?uuid=1425f87e-19bb-48ce-8ec0-63ae4e7cde6f"]}],"mendeley":{"formattedCitation":"(Huettermann, Kunze, &amp; Bruch, 2015)","plainTextFormattedCitation":"(Huettermann, Kunze, &amp; Bruch, 2015)","previouslyFormattedCitation":"(Huettermann, Kunze, &amp; Bruch, 2015)"},"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Huettermann, Kunze, &amp; Bruch, 2015)</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Jagusztyn","given":"N. E.","non-dropping-particle":"","parse-names":false,"suffix":""}],"id":"ITEM-1","issued":{"date-parts":[["2010"]]},"publisher":"Doctoral Dissertation, University of South Florida","publisher-place":"Tampa, FL","title":"Perceived workplace discrimination as a mediator between work environment and employee outcomes: Does minority status matter?","type":"book"},"uris":["http://www.mendeley.com/documents/?uuid=ee34e9dc-4ef2-4fc1-964b-c9e5698dcb9f"]}],"mendeley":{"formattedCitation":"(Jagusztyn, 2010)","plainTextFormattedCitation":"(Jagusztyn, 2010)","previouslyFormattedCitation":"(Jagusztyn, 2010)"},"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Jagusztyn, 2010)</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111/joms.12016","ISBN":"0022-2380","ISSN":"00222380","abstract":"This paper seeks to advance the diversity literature by investigating organizational performance consequences of age diversity. Drawing from social-identity and social- categorization theory, we theoretically argue that, in age-diverse companies, age-based subgrouping processes occur, favouring a shared perception of a negative age-discrimination climate. This perceived negative age-discrimination climate in turn negatively relates to organizational performance. As the main contribution, top managers’ negative age-related stereotypes and diversity-friendly HR policies are introduced as organizational-level moderators that increase and attenuate, respectively, the social categorization processes affecting performance in age-diverse companies. We utilized structural equation modelling (SEM) to test the proposed hypotheses using a multisource dataset comprising 147 companies. The results supported all hypotheses, indicating that low negative top managers’ age stereotypes as well as high diversity-friendly HR policies are potential organizational factors that can prevent the negative relation of age diversity with organizational performance transmitted through the negative age-discrimination climate. These results are discussed in light of their contribution to the diversity literature and social-categorization theory as well as their implication for practitioners.","author":[{"dropping-particle":"","family":"Kunze","given":"F.","non-dropping-particle":"","parse-names":false,"suffix":""},{"dropping-particle":"","family":"Boehm","given":"S. A.","non-dropping-particle":"","parse-names":false,"suffix":""},{"dropping-particle":"","family":"Bruch","given":"H.","non-dropping-particle":"","parse-names":false,"suffix":""}],"container-title":"Journal of Management Studies","id":"ITEM-1","issue":"3","issued":{"date-parts":[["2013"]]},"page":"413-442","title":"Organizational performance consequences of age diversity: Inspecting the role of diversity-friendly HR policies and top managers' negative age stereotypes.","type":"article-journal","volume":"50"},"uris":["http://www.mendeley.com/documents/?uuid=78cb9b9a-c9a2-4940-83cf-36ad0ba26d25"]}],"mendeley":{"formattedCitation":"(Kunze, Boehm, &amp; Bruch, 2013)","plainTextFormattedCitation":"(Kunze, Boehm, &amp; Bruch, 2013)","previouslyFormattedCitation":"(Kunze, Boehm, &amp; Bruch,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Kunze, Boehm, &amp; Bruch,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111/j.1740-4762.2011.01011.x","ISBN":"1740-4762","ISSN":"17404754","PMID":"66588102","abstract":"In recent years the attention towards demographic diversity has increased among academics and practitioners dealing with organization management. Finding a possible connection between diversity and group performance has been the objective of much extant research. Still, however, results are inconclusive. Based on a sample consisting of 489 members of multicultural academic departments, we set out to examine the relationship between diversity climate (group openness to linguistic, visible, value, and informational diversity), and performance (perceived group performance, group satisfaction). We found openness to linguistic, value, and informational diversity to have strong positive associations with perceived group performance and group satisfaction. Implications of the findings are discussed in detail. [ABSTRACT FROM AUTHOR] Copyright of European Management Review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auring","given":"J.","non-dropping-particle":"","parse-names":false,"suffix":""},{"dropping-particle":"","family":"Selmer","given":"J.","non-dropping-particle":"","parse-names":false,"suffix":""}],"container-title":"European Management Review","id":"ITEM-1","issue":"2","issued":{"date-parts":[["2011"]]},"page":"81-93","title":"Multicultural organizations: Does a positive diversity climate promote performance?","type":"article-journal","volume":"8"},"uris":["http://www.mendeley.com/documents/?uuid=be9357b6-1b64-4607-b135-2b6fc514ac33"]}],"mendeley":{"formattedCitation":"(Lauring &amp; Selmer, 2011)","plainTextFormattedCitation":"(Lauring &amp; Selmer, 2011)","previouslyFormattedCitation":"(Lauring &amp; Selmer, 2011)"},"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Lauring &amp; Selmer, 2011)</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80/0144619032000122186","author":[{"dropping-particle":"","family":"Lingard","given":"H.","non-dropping-particle":"","parse-names":false,"suffix":""},{"dropping-particle":"","family":"Lin","given":"J.","non-dropping-particle":"","parse-names":false,"suffix":""}],"container-title":"Construction Management and Economics","id":"ITEM-1","issue":"4","issued":{"date-parts":[["2004"]]},"page":"409-420","title":"Career, family and work environment determinants of organizational commitment among women in the Australian construction industry.","type":"article-journal","volume":"22"},"uris":["http://www.mendeley.com/documents/?uuid=5be49e76-ff3e-4b58-b022-421807448645"]}],"mendeley":{"formattedCitation":"(Lingard &amp; Lin, 2004)","plainTextFormattedCitation":"(Lingard &amp; Lin, 2004)","previouslyFormattedCitation":"(Lingard &amp; Lin, 2004)"},"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Lingard &amp; Lin, 2004)</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7/s10869-012-9264-7","ISBN":"0889-3268","ISSN":"08893268","abstract":"Purpose: The purpose of this study was to examine the effectiveness of goal-setting theory (Locke, Organizational Behavior and Human Performance, 3, 157–189, 1968; Locke and Latham, 1990, A theory of goal setting and task performance. Englewood Cliffs, NJ: Prentice Hall; Locke and Latham, American Psychologist, 57, 705–717, 2002) within a diversity training context to enhance training outcomes. In particular, the training focused on an understudied group—gay men and lesbians—and examined both the short- and long-term outcomes associated with diversity training. Design/Methodology/Approach: Using experimental methods in a field setting, participants (college students) were randomly assigned to a 2(goal-setting condition: self-set goals and no goals) × 2(mentor goal condition: mentor goals and no mentor goals) factorial design, where behavioral and attitudinal data were collected at two points in time: 3 months and 8 months subsequent to training. Findings: Participants who developed sexual orientation supportive goals reported more supportive behaviors and attitudes toward gay and lesbian individuals than those who did not. Sexual orientation supportive behaviors mediated the relationship between goal-setting and sexual orientation attitudes. Implications: The pattern of results suggests that time was the key for participants to meet the goals that were set during the diversity training. Both behaviors and attitudes were influenced by the goal setting at 8 months, but not after 3 months. This study demonstrates the importance of measuring both behaviors and attitudes in assessing diversity training. Originality/Value: This is one of the first studies to integrate goal-setting theory (Locke and Latham, 1990, A theory of goal setting and task performance. Englewood Cliffs, NJ: Prentice Hall; Locke and Latham, American Psychologist, 57, 705–717, 2002) into the area of diversity training in an experimental field setting. We used a longitudinal design, addressing limitations of past research that usually examine short-term reactions to diversity training. (PsycINFO Database Record (c) 2013 APA, all rights reserved). (journal abstract)","author":[{"dropping-particle":"","family":"Madera","given":"J. M.","non-dropping-particle":"","parse-names":false,"suffix":""},{"dropping-particle":"","family":"King","given":"E. B.","non-dropping-particle":"","parse-names":false,"suffix":""},{"dropping-particle":"","family":"Hebl","given":"M. R.","non-dropping-particle":"","parse-names":false,"suffix":""}],"container-title":"Journal of Business and Psychology","id":"ITEM-1","issue":"1","issued":{"date-parts":[["2013"]]},"page":"79-91","title":"Enhancing the effects of sexual orientation diversity training: The effects of setting goals and training mentors on attitudes and behaviors.","type":"article-journal","volume":"28"},"uris":["http://www.mendeley.com/documents/?uuid=ac7c886f-f5df-4d9f-b616-807a7aab338f"]}],"mendeley":{"formattedCitation":"(Madera, King, &amp; Hebl, 2013)","plainTextFormattedCitation":"(Madera, King, &amp; Hebl, 2013)","previouslyFormattedCitation":"(Madera, King, &amp; Hebl,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Madera, King, &amp; Hebl,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Menassa","given":"J.","non-dropping-particle":"","parse-names":false,"suffix":""}],"id":"ITEM-1","issued":{"date-parts":[["2007"]]},"publisher":"Master's Thesis, Concordia University","publisher-place":"Portland, OR","title":"Valuing diversity: An examination of diversity climate, work attitudes, and employee racioethnicities.","type":"book"},"uris":["http://www.mendeley.com/documents/?uuid=d7ea9868-03bc-49b2-860c-2662d4f226b0"]}],"mendeley":{"formattedCitation":"(Menassa, 2007)","plainTextFormattedCitation":"(Menassa, 2007)","previouslyFormattedCitation":"(Menassa, 2007)"},"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Menassa, 2007)</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Nag","given":"M.","non-dropping-particle":"","parse-names":false,"suffix":""}],"id":"ITEM-1","issued":{"date-parts":[["2011"]]},"publisher":"Master's Thesis, University of Maryland","publisher-place":"College Park, MD","title":"Psychological climate for diversity: Antecedents and outcomes.","type":"book"},"uris":["http://www.mendeley.com/documents/?uuid=d71ae727-2b47-4674-9230-8e438731cacf"]}],"mendeley":{"formattedCitation":"(Nag, 2011)","plainTextFormattedCitation":"(Nag, 2011)","previouslyFormattedCitation":"(Nag, 2011)"},"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Nag, 2011)</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ISBN":"0320150097","author":[{"dropping-particle":"","family":"Randel","given":"A. E.","non-dropping-particle":"","parse-names":false,"suffix":""},{"dropping-particle":"","family":"Dean","given":"M. A.","non-dropping-particle":"","parse-names":false,"suffix":""},{"dropping-particle":"","family":"Ehrhart","given":"K. H.","non-dropping-particle":"","parse-names":false,"suffix":""},{"dropping-particle":"","family":"Chung","given":"B.","non-dropping-particle":"","parse-names":false,"suffix":""},{"dropping-particle":"","family":"Shore","given":"L.","non-dropping-particle":"","parse-names":false,"suffix":""}],"container-title":"Journal of Managerial Psychology","id":"ITEM-1","issue":"1","issued":{"date-parts":[["2016"]]},"page":"216-234","title":"Leader inclusiveness, psychological diversity climate, and helping behaviors.","type":"article-journal","volume":"31"},"uris":["http://www.mendeley.com/documents/?uuid=a6beeaa4-030a-43b5-9432-393aef2e7a98"]}],"mendeley":{"formattedCitation":"(Randel, Dean, Ehrhart, Chung, &amp; Shore, 2016)","plainTextFormattedCitation":"(Randel, Dean, Ehrhart, Chung, &amp; Shore, 2016)","previouslyFormattedCitation":"(Randel, Dean, Ehrhart, Chung, &amp; Shore, 2016)"},"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Randel, Dean, Ehrhart, Chung, &amp; Shore, 2016)</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7/s11199-014-0355-y","ISSN":"15732762","abstract":"In a survey study of 458 U.S. women and men, we examined experiences of incivility at an academic conference, a context that represents an important extension of the academic/professional workplace. We hypothesized and found that women reported more incivility, perceived the climate to be more sexist, and reported more conference exclusion than men. Counter to our prediction, men and women did not differ in how negatively they viewed the climate or their conference satisfaction. Since incivility may be a subtle form of bias that targets women more than men, women’s experiences of incivility may lead them to view the environment as more sexist. We found support for this, such that the relationship between incivility and sexist climate perceptions were stronger for women than men. Finally, we proposed that incivility would be related to negative conference outcomes through more negative perceptions of the conference climate for both genders, and through sexist climate perceptions only for women. Results of our path analyses indicated that positive, but not sexist, climate perceptions mediated the relationship between incivility and conference satisfaction for both genders. Further, both sexist and positive climate perceptions mediated the relationship between incivility and conference exclusion for both genders. We discuss incivility as a gendered phenomenon related to sexist contexts, as well as reasons for the observed mediated relationships. Additionally, we discuss the significant role that conference experiences may play for women and men in academia and professional settings, and implications for conference organizers.; In a survey study of 458 U.S. women and men, we examined experiences of incivility at an academic conference, a context that represents an important extension of the academic/professional workplace. We hypothesized and found that women reported more incivility, perceived the climate to be more sexist, and reported more conference exclusion than men. Counter to our prediction, men and women did not differ in how negatively they viewed the climate or their conference satisfaction. Since incivility may be a subtle form of bias that targets women more than men, women's experiences of incivility may lead them to view the environment as more sexist. We found support for this, such that the relationship between incivility and sexist climate perceptions were stronger for women than men. Finally, we proposed that incivility would be related t…","author":[{"dropping-particle":"","family":"Settles","given":"I. H.","non-dropping-particle":"","parse-names":false,"suffix":""},{"dropping-particle":"","family":"O'Connor","given":"R. C.","non-dropping-particle":"","parse-names":false,"suffix":""}],"container-title":"Sex Roles","id":"ITEM-1","issue":"1-2","issued":{"date-parts":[["2014"]]},"page":"71-82","title":"Incivility at academic conferences: Gender differences and the mediating role of climate.","type":"article-journal","volume":"71"},"uris":["http://www.mendeley.com/documents/?uuid=bb300711-6536-4868-93e2-b4a9a327d763"]}],"mendeley":{"formattedCitation":"(Settles &amp; O’Connor, 2014)","plainTextFormattedCitation":"(Settles &amp; O’Connor, 2014)","previouslyFormattedCitation":"(Settles &amp; O’Connor, 2014)"},"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Settles &amp; O’Connor, 2014)</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7/s10551-012-1392-5","ISBN":"0167-4544","ISSN":"01674544","abstract":"Business ethics scholars have long viewed organizational diversity climate as a reflection of organizational ethics. Previous research on organizational diversity climate, for the most part, has neglected to consider the influence of community diversity climate on employment relations. In order to address this gap in the literature, we examined the relationship between organizational and community diversity climates in impacting employees' intent to stay with their organization. In doing so, we tested two competing hypotheses. First, we tested for the positive spillover of community diversity climate on employees' intent to stay in their organization. Second, we tested for the compensation hypothesis, whereby community diversity climate moderated the organizational diversity climate-employee intent to stay relationship, with the above relationship being stronger for individuals hailing from communities with poor diversity climates. In addition, we also posited a three-way interaction model of community diversity climate, organizational diversity climate, and employee racial affiliations with the interaction between organizational and community diversity climates on intent to stay being stronger for the minority employees. The results of the study, which are based on a survey of 165 employees working in a Midwestern US organization, supported the compensation hypothesis with the interactive influence of organizational and community diversity climates on employee intent to stay being stronger for minorities, as opposed to White employees. [ABSTRACT FROM AUTHOR]","author":[{"dropping-particle":"","family":"Singh","given":"B.","non-dropping-particle":"","parse-names":false,"suffix":""},{"dropping-particle":"","family":"Selvarajan","given":"T. T.","non-dropping-particle":"","parse-names":false,"suffix":""}],"container-title":"Journal of Business Ethics","id":"ITEM-1","issue":"2","issued":{"date-parts":[["2013"]]},"page":"259-269","title":"Is it spillover or compensation? Effects of community and organizational diversity climates on race differentiated employee intent to stay.","type":"article-journal","volume":"115"},"uris":["http://www.mendeley.com/documents/?uuid=65fae5ea-f38e-4129-b8fd-d4a93dd16672"]}],"mendeley":{"formattedCitation":"(Singh &amp; Selvarajan, 2013)","plainTextFormattedCitation":"(Singh &amp; Selvarajan, 2013)","previouslyFormattedCitation":"(Singh &amp; Selvarajan,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Singh &amp; Selvarajan,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00B96CC4">
        <w:rPr>
          <w:rFonts w:ascii="Times New Roman" w:hAnsi="Times New Roman"/>
          <w:vanish/>
          <w:sz w:val="24"/>
          <w:szCs w:val="24"/>
        </w:rPr>
        <w:instrText>ADDIN CSL_CITATION {"citationItems":[{"id":"ITEM-1","itemData":{"DOI":"10.1111/joop.12015","ISBN":"0963-1798","ISSN":"09631798","abstract":"Previous diversity research has neglected the role of psychological mechanisms that underlie the relationship between diversity climate and employee performance. Drawing on social and racial identity theories, we hypothesized that psychological safety mediates the relationship between diversity climate and employee performance. Furthermore, we proposed that race moderates both stages of the mediation, whereby the relationships between diversity climate and psychological safety and between psychological safety and performance are stronger for minorities than for Whites. Results, based on a survey of employees and their colleagues, revealed that the relationship between diversity climate and employee performance was mediated by psychological safety. We also found that the diversity climate–psychological safety and psychological safety–extra-role performance relationships were moderated by race, such that these relationships were stronger for minorities than for Whites. Further, the indirect effects of diversity climate on extra-role behaviours via psychological safety were also moderated by race, such that these relationships were stronger for minorities than for Whites. For efficient management of diversity in organizations, research and practical implications are also discussed.","author":[{"dropping-particle":"","family":"Singh","given":"B.","non-dropping-particle":"","parse-names":false,"suffix":""},{"dropping-particle":"","family":"Winkel","given":"D. E.","non-dropping-particle":"","parse-names":false,"suffix":""},{"dropping-particle":"","family":"Selvarajan","given":"T. T.","non-dropping-particle":"","parse-names":false,"suffix":""}],"container-title":"Journal of Occupational and Organizational Psychology","id":"ITEM-1","issue":"2","issued":{"date-parts":[["2013"]]},"page":"242-263","title":"Managing diversity at work: Does psychological safety hold the key to racial differences in employee performance?","type":"article-journal","volume":"86"},"uris":["http://www.mendeley.com/documents/?uuid=dd9633fa-1206-400f-a264-313502b547c7"]}],"mendeley":{"formattedCitation":"(Singh, Winkel, &amp; Selvarajan, 2013)","plainTextFormattedCitation":"(Singh, Winkel, &amp; Selvarajan, 2013)","previouslyFormattedCitation":"(Singh et al., 2013)"},"properties":{"noteIndex":0},"schema":"https://github.com/citation-style-language/schema/raw/master/csl-citation.json"}</w:instrText>
      </w:r>
      <w:r w:rsidRPr="009A376F">
        <w:rPr>
          <w:rFonts w:ascii="Times New Roman" w:hAnsi="Times New Roman"/>
          <w:vanish/>
          <w:sz w:val="24"/>
          <w:szCs w:val="24"/>
        </w:rPr>
        <w:fldChar w:fldCharType="separate"/>
      </w:r>
      <w:r w:rsidR="00B96CC4" w:rsidRPr="00B96CC4">
        <w:rPr>
          <w:rFonts w:ascii="Times New Roman" w:hAnsi="Times New Roman"/>
          <w:noProof/>
          <w:vanish/>
          <w:sz w:val="24"/>
          <w:szCs w:val="24"/>
        </w:rPr>
        <w:t>(Singh, Winkel, &amp; Selvarajan,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7/s11199-013-0337-5","ISBN":"0360-0025","ISSN":"15732762","abstract":"Interpersonal conflict is a type of mistreatment acknowledged to be a serious problem in the United States workplace, particularly for women. This interpersonal conflict is related to negative outcomes in women, as well as the exclusion of women in the workplace, which highlights the importance of investigating ways to reduce this conflict. There is reason to believe that features of the social work environment may impact the prevalence of interpersonal conflict targeted at women. In particular, the extent to which a workplace includes social norms prohibiting mistreatment based on differences-a diversity climate-should be associated with lower levels of interpersonal conflict for women. As such, the goal of the current study was to examine the impact of diversity climate on the experience of interpersonal conflict in women. Additionally, well-being outcomes-burnout and engagement-were assessed as part of a model of diversity climate, interpersonal conflict, and outcomes. In a sample of 172 White women nurses from the northwestern U.S., three sources of conflict (physicians, manager and coworker) were found to relate negatively with diversity climate perceptions. Diversity climate perceptions were also associated with higher work engagement, and indirectly related to both engagement and burnout through conflict. The findings indicate that cultivating a diversity climate might be an important strategy to reduce interpersonal conflict experienced by women in the workplace. (PsycINFO Database Record (c) 2013 APA, all rights reserved) (journal abstract).","author":[{"dropping-particle":"","family":"Sliter","given":"M.","non-dropping-particle":"","parse-names":false,"suffix":""},{"dropping-particle":"","family":"Boyd","given":"E.","non-dropping-particle":"","parse-names":false,"suffix":""},{"dropping-particle":"","family":"Sinclair","given":"R.","non-dropping-particle":"","parse-names":false,"suffix":""},{"dropping-particle":"","family":"Cheung","given":"J.","non-dropping-particle":"","parse-names":false,"suffix":""},{"dropping-particle":"","family":"McFadden","given":"A.","non-dropping-particle":"","parse-names":false,"suffix":""}],"container-title":"Sex Roles","id":"ITEM-1","issue":"1-2","issued":{"date-parts":[["2014"]]},"page":"43-54","title":"Inching toward inclusiveness: Diversity climate, interpersonal conflict and well-being in women nurses.","type":"article-journal","volume":"71"},"uris":["http://www.mendeley.com/documents/?uuid=f1b31ff2-5a60-4720-b436-b13c5b66c27a"]}],"mendeley":{"formattedCitation":"(Sliter, Boyd, Sinclair, Cheung, &amp; McFadden, 2014)","plainTextFormattedCitation":"(Sliter, Boyd, Sinclair, Cheung, &amp; McFadden, 2014)","previouslyFormattedCitation":"(Sliter, Boyd, Sinclair, Cheung, &amp; McFadden, 2014)"},"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Sliter, Boyd, Sinclair, Cheung, &amp; McFadden, 2014)</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00B96CC4">
        <w:rPr>
          <w:rFonts w:ascii="Times New Roman" w:hAnsi="Times New Roman"/>
          <w:vanish/>
          <w:sz w:val="24"/>
          <w:szCs w:val="24"/>
        </w:rPr>
        <w:instrText>ADDIN CSL_CITATION {"citationItems":[{"id":"ITEM-1","itemData":{"DOI":"10.1007/s10551-010-0697-5","ISBN":"0167-4544","ISSN":"01674544","PMID":"61464294","abstract":"Efforts to identify antecedents of employee turnover are likely to offer value to organizations through money saved on recruitment and new-hire training. The authors utilized the stakeholder perspective to corporate social responsibility to examine the effects of a perceived climate for ethics on the relationship between diversity climate and voluntary turnover intentions. Specifically, they examined how ethics climate (employees’ perceptions that their organization values and enforces ethically correct behavior) affected the diversity climate–turnover intentions relationship. Results indicated that ethics climate moderated the diversity climate– turnover intentions relationship. Turnover intentions were lowest among workers perceiving both a pro- diversity and highly ethical climate. These results reinforce the need to communicate both diversity values and ethical standards to employees.","author":[{"dropping-particle":"","family":"Stewart","given":"R. W.","non-dropping-particle":"","parse-names":false,"suffix":""},{"dropping-particle":"","family":"Volpone","given":"S. D.","non-dropping-particle":"","parse-names":false,"suffix":""},{"dropping-particle":"","family":"Avery","given":"D. R.","non-dropping-particle":"","parse-names":false,"suffix":""},{"dropping-particle":"","family":"McKay","given":"P.","non-dropping-particle":"","parse-names":false,"suffix":""}],"container-title":"Journal of Business Ethics","id":"ITEM-1","issue":"4","issued":{"date-parts":[["2011"]]},"page":"581-593","title":"You support diversity, but are you ethical? Examining the interactive effects of diversity and ethical climate perceptions on turnover intentions.","type":"article-journal","volume":"100"},"uris":["http://www.mendeley.com/documents/?uuid=f84b768f-d9c8-418b-b691-eb2c1ef27715"]}],"mendeley":{"formattedCitation":"(Stewart, Volpone, Avery, &amp; McKay, 2011)","plainTextFormattedCitation":"(Stewart, Volpone, Avery, &amp; McKay, 2011)","previouslyFormattedCitation":"(Stewart et al., 2011)"},"properties":{"noteIndex":0},"schema":"https://github.com/citation-style-language/schema/raw/master/csl-citation.json"}</w:instrText>
      </w:r>
      <w:r w:rsidRPr="009A376F">
        <w:rPr>
          <w:rFonts w:ascii="Times New Roman" w:hAnsi="Times New Roman"/>
          <w:vanish/>
          <w:sz w:val="24"/>
          <w:szCs w:val="24"/>
        </w:rPr>
        <w:fldChar w:fldCharType="separate"/>
      </w:r>
      <w:r w:rsidR="00B96CC4" w:rsidRPr="00B96CC4">
        <w:rPr>
          <w:rFonts w:ascii="Times New Roman" w:hAnsi="Times New Roman"/>
          <w:noProof/>
          <w:vanish/>
          <w:sz w:val="24"/>
          <w:szCs w:val="24"/>
        </w:rPr>
        <w:t>(Stewart, Volpone, Avery, &amp; McKay, 2011)</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Taylor","given":"A. S.","non-dropping-particle":"","parse-names":false,"suffix":""}],"id":"ITEM-1","issued":{"date-parts":[["2011"]]},"publisher":"Master's Thesis, Portland State University","publisher-place":"Portland, OR","title":"Toward a taxonomy of diversity at work: Developing and validating the workplace diversity inventory.","type":"book"},"uris":["http://www.mendeley.com/documents/?uuid=9bff5b98-4721-442e-82fa-80b970cd8074"]}],"mendeley":{"formattedCitation":"(Taylor, 2011)","plainTextFormattedCitation":"(Taylor, 2011)","previouslyFormattedCitation":"(Taylor, 2011)"},"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Taylor, 2011)</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353/jhe.2013.0037","ISBN":"00221546","ISSN":"1538-4640","PMID":"91702607","abstract":"This article reports on a study that investigated the relationship between three dimensions of campus racial climate and faculty satisfaction with a large, nationally representative faculty sample (N = 29,169), using a multilevel structural equation model. Results indicate that campus racial climate has a large and highly significant effect upon faculty satisfaction at the individual level. [ABSTRACT FROM AUTHOR] Copyright of Journal of Higher Education is the property of Ohio State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Victorino","given":"C. A.","non-dropping-particle":"","parse-names":false,"suffix":""},{"dropping-particle":"","family":"Nylund-Gibson","given":"K.","non-dropping-particle":"","parse-names":false,"suffix":""},{"dropping-particle":"","family":"Conley","given":"S.","non-dropping-particle":"","parse-names":false,"suffix":""}],"container-title":"Journal of Higher Education","id":"ITEM-1","issue":"6","issued":{"date-parts":[["2013"]]},"page":"769-803","title":"Campus racial climate: A litmus test for faculty satisfaction at four-year colleges and universities.","type":"article-journal","volume":"84"},"uris":["http://www.mendeley.com/documents/?uuid=19d1b0db-bfb3-4738-9510-1c01981f1d24"]}],"mendeley":{"formattedCitation":"(Victorino, Nylund-Gibson, &amp; Conley, 2013)","plainTextFormattedCitation":"(Victorino, Nylund-Gibson, &amp; Conley, 2013)","previouslyFormattedCitation":"(Victorino, Nylund-Gibson, &amp; Conley,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Victorino, Nylund-Gibson, &amp; Conley,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2/hrm","ISBN":"9780708713815","ISSN":"00317217","PMID":"21138203","abstract":"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author":[{"dropping-particle":"","family":"Virick","given":"M.","non-dropping-particle":"","parse-names":false,"suffix":""},{"dropping-particle":"","family":"Greer","given":"C. R.","non-dropping-particle":"","parse-names":false,"suffix":""}],"container-title":"Human Resource Management","id":"ITEM-1","issue":"4","issued":{"date-parts":[["2012"]]},"page":"575-600","title":"Gender diversity in leadership succession: Preparing for the future.","type":"article-journal","volume":"51"},"uris":["http://www.mendeley.com/documents/?uuid=834cf997-209d-4461-bde1-b29ade7d36ee"]}],"mendeley":{"formattedCitation":"(Virick &amp; Greer, 2012)","plainTextFormattedCitation":"(Virick &amp; Greer, 2012)","previouslyFormattedCitation":"(Virick &amp; Greer,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Virick &amp; Greer, 2012)</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author":[{"dropping-particle":"","family":"Volpone","given":"S. D.","non-dropping-particle":"","parse-names":false,"suffix":""}],"id":"ITEM-1","issued":{"date-parts":[["2013"]]},"publisher":"Doctoral Dissertation, Temple University","publisher-place":"Philadelphia, PA","title":"It is a small world and it is only getting smaller: Exploring the relationship between social network characteristics and outcomes while accounting for the influence of mediators and moderators.","type":"book"},"uris":["http://www.mendeley.com/documents/?uuid=4462e117-59ba-4e9b-b7a8-8ae1a46097a0"]}],"mendeley":{"formattedCitation":"(Volpone, 2013)","plainTextFormattedCitation":"(Volpone, 2013)","previouslyFormattedCitation":"(Volpone, 2013)"},"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Volpone, 2013)</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37/a0018756","ISBN":"1076-8998\\n1939-1307","ISSN":"1076-8998","PMID":"20364916","abstract":"To date, minimal work has explored associations between equal opportunity (EO) climate and employee work attitudes, and no known research has investigated the effects of EO climate beyond the individual level. We address these gaps in the literature by testing a multilevel structural equation model in which effects of EO climate are considered at both the individual and unit levels. At the individual level, we predicted that psychological EO climate would be directly associated with job stress and job satisfaction, as well as indirectly related to job satisfaction via stress. In addition, cross-level associations between unit EO climate and job stress and job satisfaction were hypothesized to be mediated by cohesion. Findings supported the proposed model; hypothesized relations were supported at both levels of analysis. We conclude with a discussion of the findings, study limitations, and directions for future EO climate research.","author":[{"dropping-particle":"","family":"Walsh","given":"B. M.","non-dropping-particle":"","parse-names":false,"suffix":""},{"dropping-particle":"","family":"Matthews","given":"R. A.","non-dropping-particle":"","parse-names":false,"suffix":""},{"dropping-particle":"","family":"Tuller","given":"M. D.","non-dropping-particle":"","parse-names":false,"suffix":""},{"dropping-particle":"","family":"Parks","given":"K. M.","non-dropping-particle":"","parse-names":false,"suffix":""},{"dropping-particle":"","family":"McDonald","given":"D. P.","non-dropping-particle":"","parse-names":false,"suffix":""}],"container-title":"Journal of Occupational Health Psychology","id":"ITEM-1","issue":"2","issued":{"date-parts":[["2010"]]},"page":"191-207","title":"A multilevel model of the effects of equal opportunity climate on job satisfaction in the military.","type":"article-journal","volume":"15"},"uris":["http://www.mendeley.com/documents/?uuid=8d71dbd0-1781-47bf-9f93-5587264c03dc"]}],"mendeley":{"formattedCitation":"(Walsh, Matthews, Tuller, Parks, &amp; McDonald, 2010)","plainTextFormattedCitation":"(Walsh, Matthews, Tuller, Parks, &amp; McDonald, 2010)","previouslyFormattedCitation":"(Walsh, Matthews, Tuller, Parks, &amp; McDonald, 2010)"},"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Walsh, Matthews, Tuller, Parks, &amp; McDonald, 2010)</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07/s11199-011-0058-6","ISBN":"1119901100586","ISSN":"03600025","abstract":"This study examined the relationship between perceived climate for women and job satisfaction in a male- dominated context, focusing on moderating variables which may augment or decrease this relationship for men. Specifi- cally, it was predicted that job satisfaction will be lower for women and men in a male-dominated context when they perceive a negative climate for women, but that this relationship will be moderated for men based on the levels of support and exclusion they experience. Using a sample of 239 (75.7% male) professors, staff, graduate assistants, and undergraduate assistants in a male-dominated science depart- ment of a large Midwestern university, we found that perceptions of a negative climate for women were signifi- cantly related to lower reports of job satisfaction for both women and men. However, perceived organizational support moderated this relationship, such that the job satisfaction of men who felt highly supported by the organization were unaffected by the perceived climate for women. Discussion and implications of results are included. Keywords Sexist climate . Male percept","author":[{"dropping-particle":"","family":"Wessel","given":"J. L.","non-dropping-particle":"","parse-names":false,"suffix":""},{"dropping-particle":"","family":"Ryan","given":"A. M.","non-dropping-particle":"","parse-names":false,"suffix":""}],"container-title":"Sex Roles","id":"ITEM-1","issue":"1-2","issued":{"date-parts":[["2012"]]},"page":"94-104","title":"Supportive when not supported? Male responses to negative climates for women.","type":"article-journal","volume":"66"},"uris":["http://www.mendeley.com/documents/?uuid=fe315144-c4ce-4333-9e65-c96b1c579ceb"]}],"mendeley":{"formattedCitation":"(Wessel &amp; Ryan, 2012)","plainTextFormattedCitation":"(Wessel &amp; Ryan, 2012)","previouslyFormattedCitation":"(Wessel &amp; Ryan, 2012)"},"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Wessel &amp; Ryan, 2012)</w:t>
      </w:r>
      <w:r w:rsidRPr="009A376F">
        <w:rPr>
          <w:rFonts w:ascii="Times New Roman" w:hAnsi="Times New Roman"/>
          <w:vanish/>
          <w:sz w:val="24"/>
          <w:szCs w:val="24"/>
        </w:rPr>
        <w:fldChar w:fldCharType="end"/>
      </w:r>
      <w:r w:rsidRPr="009A376F">
        <w:rPr>
          <w:rFonts w:ascii="Times New Roman" w:hAnsi="Times New Roman"/>
          <w:vanish/>
          <w:sz w:val="24"/>
          <w:szCs w:val="24"/>
        </w:rPr>
        <w:t xml:space="preserve"> </w:t>
      </w:r>
      <w:r w:rsidRPr="009A376F">
        <w:rPr>
          <w:rFonts w:ascii="Times New Roman" w:hAnsi="Times New Roman"/>
          <w:vanish/>
          <w:sz w:val="24"/>
          <w:szCs w:val="24"/>
        </w:rPr>
        <w:fldChar w:fldCharType="begin" w:fldLock="1"/>
      </w:r>
      <w:r w:rsidRPr="009A376F">
        <w:rPr>
          <w:rFonts w:ascii="Times New Roman" w:hAnsi="Times New Roman"/>
          <w:vanish/>
          <w:sz w:val="24"/>
          <w:szCs w:val="24"/>
        </w:rPr>
        <w:instrText>ADDIN CSL_CITATION {"citationItems":[{"id":"ITEM-1","itemData":{"DOI":"10.1080/10887156.2011.546170","ISBN":"1088-7156","ISSN":"1088-7156","abstract":"The purpose of this study was to examine the relationship between employees' diversity climate perceptions and various job attitudes. Data were collected from 1,126 employees across five different organizations; analyses revealed that perceptions of an affirming diversity climate were positively related to organizational commitment, individual empowerment, and job satisfaction. In addition, mediation analysis showed that racial differences in employees' attitudes of empowerment and organizational commitment could be explained, at least partially, by differences in perceptions of the organizational diversity climate. [ABSTRACT FROM PUBLISHER]","author":[{"dropping-particle":"","family":"Wolfson","given":"N.","non-dropping-particle":"","parse-names":false,"suffix":""},{"dropping-particle":"","family":"Kraiger","given":"K.","non-dropping-particle":"","parse-names":false,"suffix":""},{"dropping-particle":"","family":"Finkelstein","given":"L.","non-dropping-particle":"","parse-names":false,"suffix":""}],"container-title":"The Psychologist-Manager Journal","id":"ITEM-1","issue":"3","issued":{"date-parts":[["2011"]]},"page":"161-176","title":"The relationship between diversity climate perceptions and workplace attitudes.","type":"article-journal","volume":"14"},"uris":["http://www.mendeley.com/documents/?uuid=0c11d21f-51c9-4b32-bb0b-a02fff7dc825"]}],"mendeley":{"formattedCitation":"(Wolfson, Kraiger, &amp; Finkelstein, 2011)","plainTextFormattedCitation":"(Wolfson, Kraiger, &amp; Finkelstein, 2011)","previouslyFormattedCitation":"(Wolfson, Kraiger, &amp; Finkelstein, 2011)"},"properties":{"noteIndex":0},"schema":"https://github.com/citation-style-language/schema/raw/master/csl-citation.json"}</w:instrText>
      </w:r>
      <w:r w:rsidRPr="009A376F">
        <w:rPr>
          <w:rFonts w:ascii="Times New Roman" w:hAnsi="Times New Roman"/>
          <w:vanish/>
          <w:sz w:val="24"/>
          <w:szCs w:val="24"/>
        </w:rPr>
        <w:fldChar w:fldCharType="separate"/>
      </w:r>
      <w:r w:rsidRPr="009A376F">
        <w:rPr>
          <w:rFonts w:ascii="Times New Roman" w:hAnsi="Times New Roman"/>
          <w:noProof/>
          <w:vanish/>
          <w:sz w:val="24"/>
          <w:szCs w:val="24"/>
        </w:rPr>
        <w:t>(Wolfson, Kraiger, &amp; Finkelstein, 2011)</w:t>
      </w:r>
      <w:r w:rsidRPr="009A376F">
        <w:rPr>
          <w:rFonts w:ascii="Times New Roman" w:hAnsi="Times New Roman"/>
          <w:vanish/>
          <w:sz w:val="24"/>
          <w:szCs w:val="24"/>
        </w:rPr>
        <w:fldChar w:fldCharType="end"/>
      </w:r>
    </w:p>
    <w:p w14:paraId="555AF292" w14:textId="56808936" w:rsidR="009A376F" w:rsidRPr="009A376F" w:rsidRDefault="009A376F" w:rsidP="009A376F">
      <w:pPr>
        <w:spacing w:line="240" w:lineRule="auto"/>
        <w:ind w:left="0" w:firstLine="0"/>
        <w:rPr>
          <w:rFonts w:ascii="Times New Roman" w:hAnsi="Times New Roman"/>
          <w:b/>
          <w:vanish/>
          <w:sz w:val="24"/>
          <w:szCs w:val="24"/>
        </w:rPr>
      </w:pPr>
      <w:r w:rsidRPr="009A376F">
        <w:rPr>
          <w:rFonts w:ascii="Times New Roman" w:hAnsi="Times New Roman"/>
          <w:b/>
          <w:vanish/>
          <w:sz w:val="24"/>
          <w:szCs w:val="24"/>
        </w:rPr>
        <w:fldChar w:fldCharType="begin" w:fldLock="1"/>
      </w:r>
      <w:r w:rsidR="00B96CC4">
        <w:rPr>
          <w:rFonts w:ascii="Times New Roman" w:hAnsi="Times New Roman"/>
          <w:b/>
          <w:vanish/>
          <w:sz w:val="24"/>
          <w:szCs w:val="24"/>
        </w:rPr>
        <w:instrText>ADDIN CSL_CITATION {"citationItems":[{"id":"ITEM-1","itemData":{"DOI":"10.1177/1059601119839858","ISSN":"15523993","abstract":"We develop a theoretically based 10-item measure of work group inclusion comprised of two components (belongingness and uniqueness) and use this measure to empirically test the nomological network of work group inclusion developed by Shore et al. In Phase 1, we use two samples of full-time employees to develop and refine items as well as establish content validity. In Phase 2, we demonstrate convergent, discriminant, and incremental validity with both conceptually related and unrelated constructs. In Phase 3, we use data from an additional sample of employees and supervisors to test criterion-related validity and mediation by examining the multilevel relationships between inclusion and important antecedents and outcomes. Across the three phases of our study, the results demonstrate support not only for the factor structure, reliability, and validity of our work group inclusion measure but also for a theoretical model in which the construct of inclusion has important implications for individuals and organi...","author":[{"dropping-particle":"","family":"Chung","given":"B. G.","non-dropping-particle":"","parse-names":false,"suffix":""},{"dropping-particle":"","family":"Ehrhart","given":"K. H.","non-dropping-particle":"","parse-names":false,"suffix":""},{"dropping-particle":"","family":"Shore","given":"L. M.","non-dropping-particle":"","parse-names":false,"suffix":""},{"dropping-particle":"","family":"Randel","given":"A. E.","non-dropping-particle":"","parse-names":false,"suffix":""},{"dropping-particle":"","family":"Dean","given":"M. A.","non-dropping-particle":"","parse-names":false,"suffix":""},{"dropping-particle":"","family":"Kedharnath","given":"U.","non-dropping-particle":"","parse-names":false,"suffix":""}],"container-title":"Group and Organization Management","id":"ITEM-1","issued":{"date-parts":[["2019"]]},"page":"1-28","title":"Work group inclusion: Test of a scale and model.","type":"article-journal"},"uris":["http://www.mendeley.com/documents/?uuid=a07fb115-22be-497c-b0b2-567a68184e3b"]},{"id":"ITEM-2","itemData":{"DOI":"10.1177/0899764019829834","ISBN":"0899764019829","ISSN":"08997640","abstract":"Nonprofit and Voluntary Sector Quarterly, Ahead of Print.","author":[{"dropping-particle":"","family":"Brimhall","given":"K. C.","non-dropping-particle":"","parse-names":false,"suffix":""}],"container-title":"Nonprofit and Voluntary Sector Quarterly","id":"ITEM-2","issued":{"date-parts":[["2019"]]},"page":"1-22","title":"Inclusion is important...but how do I include? Examining the effects of leader engagement on inclusion, innovation, job satisfaction, and perceived quality of care in a diverse nonprofit health care organization.","type":"article-journal"},"uris":["http://www.mendeley.com/documents/?uuid=00bb17d2-0e8e-42d0-b601-cc23fe775aae"]},{"id":"ITEM-3","itemData":{"DOI":"10.1080/09585192.2015.1128460","ISSN":"14664399","abstract":"© 2016 Taylor &amp; FrancisThe present study addresses the need for a conceptual model and empirical measure of diversity management at the firm level. Whereas earlier diversity management studies focused mainly on manager-employee interactions, we develop a firm-level framework and measuring instrument to diagnose firms’ diversity management competencies. We interviewed managers and content analysed interview transcripts to identify 11 broad firm-level diversity management competencies. To assess the reliability, construct- and criterion-related validity of our measure, we surveyed 157 respondents from 61 different companies. Results of this exploratory study showed that overall firm-level diversity management competencies predicted firm-level perceptions of both proximal and distal diversity management outcomes. In sum, the study develops a useful framework and measurement instrument to support diversity management efforts.","author":[{"dropping-particle":"","family":"Carstens","given":"J. G.","non-dropping-particle":"","parse-names":false,"suffix":""},{"dropping-particle":"","family":"Kock","given":"F. S.","non-dropping-particle":"De","parse-names":false,"suffix":""}],"container-title":"International Journal of Human Resource Management","id":"ITEM-3","issue":"15","issued":{"date-parts":[["2017"]]},"page":"2109-2135","title":"Firm-level diversity management competencies: Development and initial validation of a measure.","type":"article-journal","volume":"28"},"uris":["http://www.mendeley.com/documents/?uuid=71eceb03-2b0b-4184-b6e6-aad335faaab7"]},{"id":"ITEM-4","itemData":{"DOI":"10.1177/0734371X16660157","ISSN":"1552759X","abstract":"Workforce diversity has been depicted as a double-edged sword that leads to both positive and negative work-related outcomes. As a result, the critical issue in diversity research is concerned with enhancing the benefits and reducing the detriments of heterogeneity within organizations on work behaviors. By combining theories on diversity and inclusiveness, this article examines inclusive management at the federal subagency level as a moderator of the relationships between demographic diversity (gender and race) and work behaviors (innovative and turnover behavior). Using survey and personnel data drawn from federal subagencies, inclusive management—a set of policies aimed at recognizing all employees as valued organizational insiders with unique identities—not only strengthens the positive relationship between racial diversity and innovative behavior but also attenuates the positive relationship between gender diversity and turnover behavior. These findings suggest that inclusive management is a key strategy for effectively managing diversity.","author":[{"dropping-particle":"","family":"Moon","given":"K.","non-dropping-particle":"","parse-names":false,"suffix":""}],"container-title":"Review of Public Personnel Administration","id":"ITEM-4","issue":"2","issued":{"date-parts":[["2018"]]},"page":"218-247","title":"Examining the relationships between diversity and work behaviors in U.S. federal agencies: Does inclusive management make a difference?","type":"article-journal","volume":"38"},"uris":["http://www.mendeley.com/documents/?uuid=597aa7ac-3564-4e31-a70e-740cabe8bc5e"]},{"id":"ITEM-5","itemData":{"DOI":"10.1108/PR-03-2017-0078","ISSN":"00483486","abstract":"© 2018, Emerald Publishing Limited. Purpose: The purpose of this paper is to examine the mediating roles of procedural justice and distributive justice in the organizational inclusion-affective well-being relationship. Design/methodology/approach: Data were collected from 253 Australian employees using an online survey. The study used confirmatory factor analysis and structural equation modeling to analyze the data. Findings: Organizational inclusion was positively related to both distributive justice and procedural justice. The relationship between organizational inclusion and affective well-being was mediated by both distributive justice and procedural justice. Research limitations/implications: The cross-sectional design may have limited the empirical inferences; however, the proposed model was based on robust theoretical contentions, thus mitigating the limitation of the design. Data were collected from a single organization, thus limiting generalizability. Practical implications: Implementation of inclusion training activities at organizational, group, and individual levels is important to enhance perceptions of organizational inclusion and subsequently improve employee affective well-being. Originality/value: Based on the group engagement model and group-value model of justice, this paper adds to the literature by demonstrating two mediating mechanisms driving the organizational inclusion-affective well-being relationship.","author":[{"dropping-particle":"","family":"Le","given":"H.","non-dropping-particle":"","parse-names":false,"suffix":""},{"dropping-particle":"","family":"Jiang","given":"Z.","non-dropping-particle":"","parse-names":false,"suffix":""},{"dropping-particle":"","family":"Fujimoto","given":"Y.","non-dropping-particle":"","parse-names":false,"suffix":""},{"dropping-particle":"","family":"Nielsen","given":"I.","non-dropping-particle":"","parse-names":false,"suffix":""}],"container-title":"Personnel Review","id":"ITEM-5","issue":"4","issued":{"date-parts":[["2018"]]},"page":"805-820","title":"Inclusion and affective well-being: roles of justice perceptions.","type":"article-journal","volume":"47"},"uris":["http://www.mendeley.com/documents/?uuid=c7bb1126-c8f5-4471-9d3f-b237b37aeb8e"]},{"id":"ITEM-6","itemData":{"DOI":"10.1002/jocb.93","ISSN":"21626057","abstract":"Abstract We developed a multi‐level model to test how team cultural diversity may relate to team‐ and individual‐level creativity, integrating team diversity research and information‐exchange perspective. We proposed that the team climate for inclusion would moderate both the relationship between cultural diversity and team information sharing and between cultural diversity and employee information elaboration. We collected time‐lagged data from 384 members and their leaders within 57 multicultural work teams. The results showed that team cultural diversity was positively related to both team creativity and individual creativity through team information sharing and employee information elaboration, respectively. We also found that the indirect positive relationship with team creativity and individual creativity was stronger for team cultural diversity when climate for inclusion of multicultural work teams was stronger. (PsycINFO Database Record (c) 2016 APA, all rights reserved)","author":[{"dropping-particle":"","family":"Li","given":"C.","non-dropping-particle":"","parse-names":false,"suffix":""},{"dropping-particle":"","family":"Lin","given":"C.","non-dropping-particle":"","parse-names":false,"suffix":""},{"dropping-particle":"","family":"Tien","given":"Y.","non-dropping-particle":"","parse-names":false,"suffix":""},{"dropping-particle":"","family":"Chen","given":"C.","non-dropping-particle":"","parse-names":false,"suffix":""}],"container-title":"Journal of Creative Behavior","id":"ITEM-6","issue":"2","issued":{"date-parts":[["2017"]]},"page":"163-179","title":"A multilevel model of team cultural diversity and creativity: The role of climate for inclusion.","type":"article-journal","volume":"51"},"uris":["http://www.mendeley.com/documents/?uuid=edd32765-d031-488c-8adf-a3cbc636bcd2"]},{"id":"ITEM-7","itemData":{"author":[{"dropping-particle":"","family":"Barnhart","given":"B.","non-dropping-particle":"","parse-names":false,"suffix":""}],"id":"ITEM-7","issued":{"date-parts":[["2015"]]},"publisher":"San Jose State University","title":"The moderating role of perceived organizational diversity climate on the relationship between employee resource group satisfaction and work outcomes.","type":"thesis"},"uris":["http://www.mendeley.com/documents/?uuid=d0c1c503-5f19-48c3-9840-726b4f166d99"]},{"id":"ITEM-8","itemData":{"DOI":"10.3389/fpsyg.2019.00575","ISSN":"16641078","abstract":"We investigated how the perception of being dissimilar to others at work relates to employees’ felt inclusion, distinguishing between surface-level and deep-level dissimilarity. In addition, we tested the indirect relationships between surface-level and deep-level dissimilarity and work-related outcomes, through social inclusion. Furthermore, we tested the moderating role of a climate for inclusion in the relationship between perceived dissimilarity and felt inclusion. We collected survey data from 891 employees of a public service organization. An ANOVA showed that felt inclusion was lower for individuals who perceived themselves as deep-level dissimilar compared to individuals who perceived themselves as similar, while felt inclusion did not differ among individuals who perceived themselves as surface-level similar or dissimilar. Furthermore, a moderated mediation analysis showed a negative conditional indirect relationship between deep-level dissimilarity and work-related outcomes through felt inclusion. Interestingly, while the moderation analysis showed that a positive climate for inclusion buffered the negative relationship between deep-level dissimilarity and felt inclusion, it also positively related to feelings of inclusion among all employees, regardless of their (dis)similarity. This research significantly improves our understanding of how perceived dissimilarity affects employees by distinguishing between surface-level and deep-level dissimilarity and by demonstrating the importance of a climate for inclusion.","author":[{"dropping-particle":"","family":"Şahin","given":"O.","non-dropping-particle":"","parse-names":false,"suffix":""},{"dropping-particle":"","family":"Toorn","given":"J.","non-dropping-particle":"van der","parse-names":false,"suffix":""},{"dropping-particle":"","family":"Jansen","given":"W. S.","non-dropping-particle":"","parse-names":false,"suffix":""},{"dropping-particle":"","family":"Boezeman","given":"E. J.","non-dropping-particle":"","parse-names":false,"suffix":""},{"dropping-particle":"","family":"Ellemers","given":"N.","non-dropping-particle":"","parse-names":false,"suffix":""}],"container-title":"Frontiers in Psychology","id":"ITEM-8","issued":{"date-parts":[["2019"]]},"page":"1-13","title":"Looking beyond our similarities: How perceived (in)visible dissimilarity relates to feelings of inclusion at work.","type":"article-journal","volume":"10"},"uris":["http://www.mendeley.com/documents/?uuid=5a58317b-4775-4944-be24-de2f4b68e683"]},{"id":"ITEM-9","itemData":{"abstract":"Many business managers start to adopt environmental–friendly activities due to pressures and concerns regarding the potential negative environmental impacts from their regular activities. However, there is no consensus regarding whether better environmental performance can lead to superior financial performance. Academic research also shows mixed or even contradictory results, possibly due to various limitations and problems. This study builds a multilevel framework to study the complicated relationship between environmental performance and financial return and reconcile those non–consensus results in many previous studies.","author":[{"dropping-particle":"","family":"Sharif","given":"M. M","non-dropping-particle":"","parse-names":false,"suffix":""}],"id":"ITEM-9","issued":{"date-parts":[["2014"]]},"publisher":"University of Miami","title":"Immigrant diversity and host country acculturation in leader-member dyads.","type":"thesis"},"uris":["http://www.mendeley.com/documents/?uuid=7afe312e-39a3-449a-8572-d7a2573a1b96"]},{"id":"ITEM-10","itemData":{"author":[{"dropping-particle":"","family":"Cole","given":"B. M.","non-dropping-particle":"","parse-names":false,"suffix":""}],"id":"ITEM-10","issued":{"date-parts":[["2013"]]},"publisher":"University of North Texas","title":"Psychological diversity climate and its effects: The role of organizational identification.","type":"thesis"},"uris":["http://www.mendeley.com/documents/?uuid=f3d57326-57e9-4a11-82a2-3ceef1d30c26"]},{"id":"ITEM-11","itemData":{"author":[{"dropping-particle":"","family":"Rineer","given":"J. R.","non-dropping-particle":"","parse-names":false,"suffix":""}],"id":"ITEM-11","issued":{"date-parts":[["2015"]]},"publisher":"Portland State University","title":"Supporting the aging workforce: The impact of psychosocial workplace characteristics on employees' work ability.","type":"thesis"},"uris":["http://www.mendeley.com/documents/?uuid=70787732-e451-492c-965b-76cd1abdd155"]},{"id":"ITEM-12","itemData":{"DOI":"10.1080/09585192.2018.1528558","ISSN":"14664399","abstract":"Abstract Despite the strong evidence for the beneficial influence of resilience for employee stress resistance in domestic settings, the construct has not received much attention in the expatriation literature, where stress is considered a major factor for expatriates’ poor cross-cultural adjustment and turnover. Drawing upon conservation of resources theory, the present study examines resilience as an antecedent of expatriate work adjustment and turnover intentions. Furthermore, this study investigates the moderating role of perceived organizational inclusion climate as a resource-protecting organizational factor. Results from a survey of 175 expatriates in South Korea indicate that resilience is positively related to expatriate work adjustment and that these positive effects are more pronounced when expatriates perceive their organizational climate to be highly inclusive. Furthermore, findings suggest that work adjustment mediates the effects of resilience on turnover intentions and that this mediation is moderated by a perceived organizational inclusion climate. Implications for theory and practice are discussed.","author":[{"dropping-particle":"","family":"Davies","given":"S. E.","non-dropping-particle":"","parse-names":false,"suffix":""},{"dropping-particle":"","family":"Stoermer","given":"S.","non-dropping-particle":"","parse-names":false,"suffix":""},{"dropping-particle":"","family":"Froese","given":"F. J.","non-dropping-particle":"","parse-names":false,"suffix":""}],"container-title":"International Journal of Human Resource Management","id":"ITEM-12","issued":{"date-parts":[["2019"]]},"title":"When the going gets tough: the influence of expatriate resilience and perceived organizational inclusion climate on work adjustment and turnover intentions.","type":"article-journal"},"uris":["http://www.mendeley.com/documents/?uuid=4d5113e7-c478-443e-9944-15e571ecc13e"]},{"id":"ITEM-13","itemData":{"DOI":"10.1108/ER-06-2015-0114","ISBN":"0620150114","ISSN":"01425455","abstract":"© 2017, © Emerald Publishing Limited.Purpose: The purpose of this paper is to examine the relationship between employee perceptions of diversity (i.e. significance of diversity and diversity management, and value of diversity practices employed) and perceived organizational performance. It also attempts to examine whether the perceptions of diversity vary among employees from different diversity backgrounds (i.e. across gender and categories) in Indian IT industry. Design/methodology/approach: Primary data based on 402 respondents were analysed using statistical tools like factor analysis, correlations, analysis of variance, means, grand means, and regression. Findings: Results indicated that employees irrespective of their diversity backgrounds positively acknowledged diversity and diversity management. However, limited but significant differences were observed among employee perceptions regarding valuing the diversity practices employed based on their diversity backgrounds. Further, employees’ perception of promotion of gender diversity was found to be positively related to perceived organizational performance. Research limitations/implications: This paper relied on self-report surveys for data collection. Future studies should collect data using multiple methods to avoid common-method bias. As the sample was drawn from India, specifically from IT industry, the conclusions may not be generalized to other industries. Future studies may be conducted across industries covering different cultural settings. Practical implications: Implications are first, that, in addition to investing in initiatives for promoting diversity, especially gender diversity, organizations need to ensure positive perceptibility of these initiatives by employees. Second, to foster acceptance and effectiveness of gender/diversity initiatives in organizations, managers need to ensure men and majority group employees are part of these initiatives. Third, IT industry needs to reassess their hiring strategies and should design diversity programmes with goals in mind, if not quotas, to hire and retain diverse employees to explore their potential contribution. Originality/value: Inclusion of employees of Indian IT industry of different categories will definitely add value to the existing knowledge on diversity, management theory, and practice.","author":[{"dropping-particle":"","family":"Kundu","given":"S. C.","non-dropping-particle":"","parse-names":false,"suffix":""},{"dropping-particle":"","family":"Mor","given":"A.","non-dropping-particle":"","parse-names":false,"suffix":""}],"container-title":"Employee Relations","id":"ITEM-13","issue":"2","issued":{"date-parts":[["2017"]]},"page":"160-183","title":"Workforce diversity and organizational performance: A study of IT industry in India.","type":"article-journal","volume":"39"},"uris":["http://www.mendeley.com/documents/?uuid=99534448-3a70-46e5-84ab-7e23ce2dd478"]},{"id":"ITEM-14","itemData":{"author":[{"dropping-particle":"","family":"Hedman","given":"B. K.","non-dropping-particle":"","parse-names":false,"suffix":""}],"id":"ITEM-14","issue":"August","issued":{"date-parts":[["2016"]]},"publisher":"University of Denver","title":"Developing a measure of inclusiveness: Factors, reliability, and relationship to job satisfaction and intention to quit.","type":"thesis"},"uris":["http://www.mendeley.com/documents/?uuid=64024396-cea1-4215-be9a-4c9d3ec59a69"]},{"id":"ITEM-15","itemData":{"DOI":"10.15760/etd.2338","abstract":"Organizational leaders often seek to hire and retain innovative employees as a source of competitive advantage. Both transformational leadership and effectively managed workplace diversity have been theorized and shown to lead to increased employee creative performance at work; however, a full model of the relationships between leadership and the multi-dimensional construct of workplace diversity has not yet been tested. Using a sample of 371 employees in three Chinese high-technology firms matched with 64 supervisors collected at three time points, this study theorized and tested a moderated mediation path model in which transformational leadership and diversity climate were predicted to significantly interact to influence the workplace diversity constructs of organizational justice and organizational identity, which in turn, influence individual creative performance. Based on major theories of leadership, diversity, and creativity, several partial mediation hypotheses are presented, including diversity climate as a mediator of the relationship between transformational leadership and creative performance as well as organizational justice and organizational identity as mediators of the relationship between the interaction of transformational leadership and diversity climate and creative performance. Several single- and multilevel path analyses were conducted to test the model, using two measures of creative performance: self-ratings and supervisor ratings. The results showed that the interaction of transformational leadership and diversity climate significantly predicted self-rated creative performance, and organizational identity significantly predicted supervisor ratings of creative performance. In addition, transformational leadership was found to significantly predict diversity climate and organizational justice was a significant predictor of organizational identity. Finally, transformational leadership had a significant indirect effect on creative performance through diversity climate. The contributions of this study to three major bodies of literature, as well as the implications of the results for research and practice, are discussed.","author":[{"dropping-particle":"","family":"Taylor","given":"A. S.","non-dropping-particle":"","parse-names":false,"suffix":""}],"id":"ITEM-15","issued":{"date-parts":[["2015"]]},"publisher":"Portland State University","title":"Transformational leadership, diversity, and creativity at work: A moderated mediation model.","type":"thesis"},"uris":["http://www.mendeley.com/documents/?uuid=623e8b56-f27b-4db4-9c07-404c19777feb"]},{"id":"ITEM-16","itemData":{"DOI":"10.1016/j.tourman.2018.12.011","ISSN":"02615177","abstract":"Feeling fairly treated and valued irrespective of their diverse backgrounds, employees may develop their passion for their work and engage in service innovation. This study seeks to understand how diversity climate can make variance in service innovative behavior among employees in the tourism industry. Utilizing the data from managers and their employees from tour companies across two countries (Vietnam and Brazil), this research provided cross-national evidence for the positive nexus between diversity climate and employees’ service innovative behavior. Two types of work passion, harmonious passion and obsessive passion, were found to mediate such a relationship. Furthermore, group diversity in terms of openness to experience demonstrated interactive effects with diversity climate to further foster service innovative behavior among employees in both samples whereas the interactive effects of expertise diversity and diversity climate was found only in the Brazilian sample.","author":[{"dropping-particle":"","family":"Luu","given":"T. T.","non-dropping-particle":"","parse-names":false,"suffix":""}],"container-title":"Tourism Management","id":"ITEM-16","issued":{"date-parts":[["2019"]]},"page":"326-339","publisher":"Elsevier","title":"Can diversity climate shape service innovative behavior in Vietnamese and Brazilian tour companies? The role of work passion.","type":"article-journal","volume":"72"},"uris":["http://www.mendeley.com/documents/?uuid=acd46e87-811d-48b3-b1ab-8bcd8ec72758"]},{"id":"ITEM-17","itemData":{"DOI":"10.1016/j.jbusres.2019.03.004","ISSN":"01482963","abstract":"Through their empathy, care and nurturance, benevolent leaders can help employees with disabilities surmount their disability stigma and smile at their work and work environment. The primary aim of our research is to examine how benevolent leadership contributes to the well-being of employees with disabilities. The participants in our study comprised employees with disabilities from firms located in Ho Chi Minh City, Vietnam. Our results revealed the relationships between benevolent leadership and the three components of the well-being among employees with disabilities including perceived discrimination, job satisfaction and need for recovery. Disability inclusive climate was also found to mediate these relationships. Moreover, attachment anxiety acted as an enhancer for the effects of disability inclusive climate on the well-being while attachment avoidance was found to attenuate these effects except for the impact on need for recovery.","author":[{"dropping-particle":"","family":"Luu","given":"T.","non-dropping-particle":"","parse-names":false,"suffix":""}],"container-title":"Journal of Business Research","id":"ITEM-17","issued":{"date-parts":[["2019"]]},"page":"282-294","publisher":"Elsevier","title":"Relationship between benevolent leadership and the well-being among employees with disabilities.","type":"article-journal","volume":"99"},"uris":["http://www.mendeley.com/documents/?uuid=f09681cf-930f-4366-81fe-b18fef6e703d"]},{"id":"ITEM-18","itemData":{"DOI":"10.1111/beer.12204","ISSN":"14678608","abstract":"Social enterprises are hybrid organizations that primarily pursue social missions while also seeking economic gains. Drawing on workplace diversity and conflict theories, this article addresses recent calls for further research to explore how employees within social enterprises experience internal conflicts arising from the organizational pursuit of dual, competing missions (i.e., social and economic), and how social enterprises manage, and potentially overcome, these challenges. In the context of Korean social enterprise, we conducted a quantitative study that built on an initial explorative qualitative study. Our research examined whether perceived participatory human resource management practices and diversity climate increase employees’ affective commitment by reducing their relational conflict. We further explored a boundary condition, perceived social impact, which strengthened this mediation relationship. Our results offer significant insights into social enterprise, business ethics, and broader management literature. Implications for future research and practice are also discussed. © 2018 John Wiley &amp; Sons Ltd","author":[{"dropping-particle":"","family":"Lee","given":"J. W.","non-dropping-particle":"","parse-names":false,"suffix":""},{"dropping-particle":"","family":"Zhang","given":"L.","non-dropping-particle":"","parse-names":false,"suffix":""},{"dropping-particle":"","family":"Dallas","given":"M.","non-dropping-particle":"","parse-names":false,"suffix":""},{"dropping-particle":"","family":"Chin","given":"H.","non-dropping-particle":"","parse-names":false,"suffix":""}],"container-title":"Business Ethics","id":"ITEM-18","issue":"1","issued":{"date-parts":[["2019"]]},"page":"19-35","title":"Managing relational conflict in Korean social enterprises: The role of participatory HRM practices, diversity climate, and perceived social impact.","type":"article-journal","volume":"28"},"uris":["http://www.mendeley.com/documents/?uuid=05ec6132-df2d-48aa-a816-a4713172ef69"]},{"id":"ITEM-19","itemData":{"DOI":"10.1002/hrm.21956","ISSN":"1099050X","abstract":"This study investigates the antecedents and consequences of organization-level inclusion climate. A national sample of human resource decision-makers from 100 organizations described their firms' formal diversity management programs; 3,229 employees reported their perceptions of, and reactions to, their employers' diversity management. Multilevel analyses demonstrate that identity-conscious programs (programs that target specific identity groups) generate an inclusion climate. Moreover, the analyses provide evidence of multilevel mediation: In organizations with an inclusion climate, individual employees perceive the organization as fulfilling its diversity management obligations and respond with higher levels of affective commitment. This study represents an important step toward understanding how a shared perception of organizational inclusiveness develops and how inclusion climate facilitates the achievement of diversity management objectives. The findings also shed light on the important role of identity-conscious programs in promoting organizational commitment within a diverse workforce. © 2019 Wiley Periodicals, Inc.","author":[{"dropping-particle":"","family":"Li","given":"Y.","non-dropping-particle":"","parse-names":false,"suffix":""},{"dropping-particle":"","family":"Perera","given":"S.","non-dropping-particle":"","parse-names":false,"suffix":""},{"dropping-particle":"","family":"Kulik","given":"C.T.","non-dropping-particle":"","parse-names":false,"suffix":""},{"dropping-particle":"","family":"Metz","given":"I.","non-dropping-particle":"","parse-names":false,"suffix":""}],"container-title":"Human Resource Management","id":"ITEM-19","issued":{"date-parts":[["2019"]]},"page":"1-17","title":"Inclusion climate: A multilevel investigation of its antecedents and consequences.","type":"article-journal"},"uris":["http://www.mendeley.com/documents/?uuid=f93ac0ea-0fd6-481f-b50e-ce590acffd0e"]},{"id":"ITEM-20","itemData":{"DOI":"10.1111/peps.12316","ISSN":"17446570","abstract":"Abstract Despite the mounting research demonstrating that employee seniority positively relates to creative job performance, we predict that a synergy diversity climate eliminates the employee seniority‐creative job performance relationship by unleashing the creative potential of organizational newcomers. Drawing upon the integration‐and‐learning perspective for managing diversity, Study 1 finds that a synergy diversity climate moderates the relationship between employee seniority and supervisor‐rated creative job performance lending support to our hypothesis. Study 2 provides an extension by showing how creative process engagement mediates this moderating effect on self‐rated creative performance. Finally, Study 3 replicates and extends Study 2 by demonstrating the mediating role of creative process engagement but utilizing supervisor‐rated creative job performance, while again showing synergy diversity climate to be an important boundary condition. In sum, we find that synergy diversity climate, as opposed to fairness and discrimination diversity climate, interacts with employee seniority by facilitating greater creative process engagement for newcomers subsequently impacting creative job performance. We discuss theoretical and practical implications for how the individual‐level creative job performance effects may represent a micro‐foundation to creative team dynamics that confer a sustainable competitive advantage. This article is protected by copyright. All rights reserved","author":[{"dropping-particle":"","family":"Richard","given":"O. C.","non-dropping-particle":"","parse-names":false,"suffix":""},{"dropping-particle":"","family":"Avery","given":"D. R.","non-dropping-particle":"","parse-names":false,"suffix":""},{"dropping-particle":"","family":"Luksyte","given":"A.","non-dropping-particle":"","parse-names":false,"suffix":""},{"dropping-particle":"","family":"Boncoeur","given":"O. D.","non-dropping-particle":"","parse-names":false,"suffix":""},{"dropping-particle":"","family":"Spitzmueller","given":"C.","non-dropping-particle":"","parse-names":false,"suffix":""}],"container-title":"Personnel Psychology","id":"ITEM-20","issued":{"date-parts":[["2019"]]},"title":"Improving organizational newcomers’ creative job performance through creative process engagement: The moderating role of a synergy diversity climate.","type":"article-journal"},"uris":["http://www.mendeley.com/documents/?uuid=fc1bda98-fc25-4b31-a600-664c4c1a55a9"]},{"id":"ITEM-21","itemData":{"DOI":"10.1080/14719037.2017.1400582","ISSN":"14719045","abstract":"Although intergroup conflict caused by demographic differences in organizations disrupts social interactions between employees, little empirical research has been conducted to understand how to effectively manage demographic diversity in the public workforces. By combining two theories of diversity and inclusion, this article explores the independent and joint effects of three dimensions of demographic diversity (gender, race, and age) and a diversity climate on organizational social capital in the US federal government. Statistical analysis shows a negative relationship between age diversity and organizational social capital and a contrasting positive relationship between a diversity climate and social capital. More important, the diversity climate as a key moderator conditions the impact of racial diversity and age diversity on social capital. The findings suggest the importance of a supportive diversity climate in improving the quality of social relationships within demographically diverse organization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oon","given":"K.","non-dropping-particle":"","parse-names":false,"suffix":""}],"container-title":"Public Management Review","id":"ITEM-21","issue":"8","issued":{"date-parts":[["2018"]]},"page":"1246-1264","publisher":"Routledge","title":"How does a diversity climate shape the relationship between demographic diversity and organizational social capital in the U.S. federal government?","type":"article-journal","volume":"20"},"uris":["http://www.mendeley.com/documents/?uuid=9bb866b4-ee55-48ce-9f9b-36339565b18e"]},{"id":"ITEM-22","itemData":{"DOI":"10.1002/job.2344","ISSN":"10991379","abstract":"Summary We develop and test an organizational‐level model of the consequences of diversity climate for company performance. Drawing from affective events theory and the organizational climate literature, we highlight the role of idiosyncrasies in employees' diversity climate perceptions. Specifically, we consider diversity climate strength (i.e., agreement in employees' climate perceptions) as a boundary condition of diversity climate's organizational‐level effects and expect high climate strength to be particularly beneficial in demographically diverse organizations. Moreover, we introduce collective positive affect as an underlying mechanism of diversity climate's conditional effects on company performance. Hypotheses are tested in a study of 82 German small and medium‐sized companies with 13,695 surveyed employees. Results show a moderated mediation relationship where diversity climate is only positively related to organizational performance (via collective positive affect) at relatively high diversity climate strength. While this finding holds for both demographically diverse and homogeneous organizations, post hoc analyses provide initial evidence that a strong climate only helps to realize the effects of diversity climate on collective positive affect when members of age‐ and gender‐related demographic subgroups converge in their climate perceptions. Our study contributes to a better understanding of diversity climate as an effective lever for managing diversity.","author":[{"dropping-particle":"","family":"Reinwald","given":"M.","non-dropping-particle":"","parse-names":false,"suffix":""},{"dropping-particle":"","family":"Huettermann","given":"H.","non-dropping-particle":"","parse-names":false,"suffix":""},{"dropping-particle":"","family":"Bruch","given":"H.","non-dropping-particle":"","parse-names":false,"suffix":""}],"container-title":"Journal of Organizational Behavior","id":"ITEM-22","issue":"4","issued":{"date-parts":[["2019"]]},"page":"472-491","title":"Beyond the mean: Understanding firm-level consequences of variability in diversity climate perceptions.","type":"article-journal","volume":"40"},"uris":["http://www.mendeley.com/documents/?uuid=0ec0ccb9-9b75-4c5b-8d8a-d0328c136e86"]},{"id":"ITEM-23","itemData":{"DOI":"10.3389/fpsyg.2016.01007","ISSN":"16641078","abstract":"Research on successful aging at work has neglected contextual resources such as organizational climate, which refers to employees' shared perceptions of their work environment. We introduce the construct of organizational climate for successful aging (OCSA) and examine it as a buffer of the negative relationship between employee age and focus on opportunities (i.e., beliefs about future goals and possibilities at work). Moreover, we expected that focus on opportunities, in turn, positively predicts job satisfaction, organizational commitment, and motivation to continue working after official retirement age. Data came from 649 employees working in 120 companies (M age = 44 years, SD = 13). We controlled for organizational tenure, psychological climate for successful aging (i.e., individuals' perceptions), and psychological and organizational age discrimination climate. Results of multilevel analyses supported our hypotheses. Overall, our findings suggest that OCSA is an important contextual resource for successful aging at work.","author":[{"dropping-particle":"","family":"Zacher","given":"H.","non-dropping-particle":"","parse-names":false,"suffix":""},{"dropping-particle":"","family":"Yang","given":"J.","non-dropping-particle":"","parse-names":false,"suffix":""}],"container-title":"Frontiers in Psychology","id":"ITEM-23","issued":{"date-parts":[["2016"]]},"page":"1-12","title":"Organizational climate for successful aging.","type":"article-journal","volume":"7"},"uris":["http://www.mendeley.com/documents/?uuid=d18b36f8-0ef8-41b5-98bf-98cc05f97db7"]},{"id":"ITEM-24","itemData":{"author":[{"dropping-particle":"","family":"Rodriguez","given":"J.","non-dropping-particle":"","parse-names":false,"suffix":""}],"id":"ITEM-24","issued":{"date-parts":[["2018"]]},"publisher":"California State University-San Bernardino","title":"Inclusive leadership and employee engagement: The moderating effect of psychological diversity climate.","type":"thesis"},"uris":["http://www.mendeley.com/documents/?uuid=39a30ce5-c2dc-45ee-bf46-876a1d2d1e19"]},{"id":"ITEM-25","itemData":{"DOI":"10.1080/23303131.2018.1526151","ISSN":"2330314X","abstract":"ABSTRACTWith increases in workforce diversity, human service leaders are recognizing the need to create inclusive workplaces. Yet little research exists about the influence of inclusion on innovation, job satisfaction, and perceived quality of care. Using a sample of 213 participants within 21 departmental units (10 employees on average) in a diverse human service organization, the authors performed multilevel path analysis. Results suggested significant relationships between inclusion and quality of care through increased innovation and job satisfaction. Findings indicate that to improve quality of care, leaders must strive to promote a climate of inclusion in human service organizations.","author":[{"dropping-particle":"","family":"Brimhall","given":"K. C.","non-dropping-particle":"","parse-names":false,"suffix":""},{"dropping-particle":"","family":"Mor Barak","given":"M. E.","non-dropping-particle":"","parse-names":false,"suffix":""}],"container-title":"Human Service Organizations Management, Leadership and Governance","id":"ITEM-25","issue":"5","issued":{"date-parts":[["2018"]]},"page":"474-492","publisher":"Routledge","title":"The critical role of workplace inclusion in fostering innovation, job satisfaction, and quality of care in a diverse human service organization.","type":"article-journal","volume":"42"},"uris":["http://www.mendeley.com/documents/?uuid=bc5fc72f-5180-4d82-8d48-9a755d566d50"]},{"id":"ITEM-26","itemData":{"author":[{"dropping-particle":"","family":"Bressler","given":"L. R.","non-dropping-particle":"","parse-names":false,"suffix":""}],"id":"ITEM-26","issued":{"date-parts":[["2016"]]},"publisher":"San Diego State University","title":"The moderating effects of organizational environment on the relationship between gender and OCB role definitions.","type":"thesis"},"uris":["http://www.mendeley.com/documents/?uuid=69b6d46f-2e70-4a88-9ffe-c4ddab7e672d"]},{"id":"ITEM-27","itemData":{"DOI":"10.1108/JMP-02-2017-0078","ISSN":"02683946","abstract":"Purpose Perceived inclusion refers to employees? perception of their inclusion status in the workplace. This concept offers a new perspective to understand employees? experiences within today?s complex working environment. However, research on how perceived inclusion influences employee behavior is lacking. The purpose of this paper is to explore the mechanism of perceived inclusion through the lens of the social exchange perspective and role identity theory. Design/methodology/approach Survey data were collected from 257 employees and 60 supervisors in a manufacturing company. Multi-level structural equation modeling and the Monte Carlo method were applied to test the mediation effect. Findings The results indicated that employees? perceived inclusion was positively associated with job role and innovator role performance through the mediation of organizational commitment. Perceived inclusion was also directly associated with team role performance. Originality/value This is the first study to empirically examine perceived inclusion in the workplace from the social exchange and role identity perspective. It revealed that perceived inclusion fosters employees? commitment toward the organization, which in turn influences their work-role behaviors. Theoretical contributions and practical implications are discussed.","author":[{"dropping-particle":"","family":"Chen","given":"C.","non-dropping-particle":"","parse-names":false,"suffix":""},{"dropping-particle":"","family":"Tang","given":"N.","non-dropping-particle":"","parse-names":false,"suffix":""}],"container-title":"Journal of Managerial Psychology","id":"ITEM-27","issue":"1","issued":{"date-parts":[["2018"]]},"page":"43-57","title":"Does perceived inclusion matter in the workplace?","type":"article-journal","volume":"33"},"uris":["http://www.mendeley.com/documents/?uuid=e9a87cc8-0375-4209-9138-0af1b9f4729e"]},{"id":"ITEM-28","itemData":{"DOI":"10.1017/jmo.2016.34","ISSN":"18333672","abstract":"Diversity literature has demonstrated negative effects of surface-level diversity and positive effects of deep-level diversity. How do two types of diversity among cross national team members influence team knowledge sharing and team creativity? The purpose of this study is to explore conditions that leverage the positive and restrain the negative effects of team diversity on team knowledge sharing, which leads to team creativity. We expect inclusive climate as the significant condition and knowledge sharing as the profound intervening mechanism between team diversity and team creativity relationship. We tested the hypotheses with data from a sample of 60 cross-national research teams from several universities in China. The results support the hypothesized relationships among inclusive climate, team knowledge sharing, and team creativity. Our findings contribute to the advancement of team diversity and team creativity literature, and their theoretical and practical implications are discussed.","author":[{"dropping-particle":"","family":"Bodla","given":"A. A.","non-dropping-particle":"","parse-names":false,"suffix":""},{"dropping-particle":"","family":"Tang","given":"N.","non-dropping-particle":"","parse-names":false,"suffix":""},{"dropping-particle":"","family":"Jiang","given":"W.","non-dropping-particle":"","parse-names":false,"suffix":""},{"dropping-particle":"","family":"Tian","given":"L.","non-dropping-particle":"","parse-names":false,"suffix":""}],"container-title":"Journal of Management and Organization","id":"ITEM-28","issue":"5","issued":{"date-parts":[["2018"]]},"page":"711-729","title":"Diversity and creativity in cross-national teams: The role of team knowledge sharing and inclusive climate.","type":"article-journal","volume":"24"},"uris":["http://www.mendeley.com/documents/?uuid=30823b55-6ba1-4bb9-9e0b-fbfc8d4a7f11"]},{"id":"ITEM-29","itemData":{"author":[{"dropping-particle":"","family":"Barton","given":"D. H.","non-dropping-particle":"","parse-names":false,"suffix":""}],"id":"ITEM-29","issued":{"date-parts":[["2017"]]},"publisher":"Northcentral University","title":"Effect of inclusive climate on worker engagement and turnover intentions for female technology workers.","type":"thesis"},"uris":["http://www.mendeley.com/documents/?uuid=9e2ca40e-d657-4b6a-ac8f-dc0d2f245016"]}],"mendeley":{"formattedCitation":"(Barnhart, 2015; Barton, 2017; Bodla, Tang, Jiang, &amp; Tian, 2018; Bressler, 2016; Brimhall, 2019; Brimhall &amp; Mor Barak, 2018; Carstens &amp; De Kock, 2017; C. Chen &amp; Tang, 2018; Chung et al., 2019; B. M. Cole, 2013; Davies, Stoermer, &amp; Froese, 2019; Hedman, 2016; Kundu &amp; Mor, 2017; Le, Jiang, Fujimoto, &amp; Nielsen, 2018; Lee, Zhang, Dallas, &amp; Chin, 2019; C. Li, Lin, Tien, &amp; Chen, 2017; Y. Li, Perera, Kulik, &amp; Metz, 2019; T. Luu, 2019; T. T. Luu, 2019; Moon, 2018a, 2018b; Reinwald, Huettermann, &amp; Bruch, 2019; Richard, Avery, Luksyte, Boncoeur, &amp; Spitzmueller, 2019; Rineer, 2015; Rodriguez, 2018; Şahin, van der Toorn, Jansen, Boezeman, &amp; Ellemers, 2019; Sharif, 2014; Taylor, 2015; Zacher &amp; Yang, 2016)","plainTextFormattedCitation":"(Barnhart, 2015; Barton, 2017; Bodla, Tang, Jiang, &amp; Tian, 2018; Bressler, 2016; Brimhall, 2019; Brimhall &amp; Mor Barak, 2018; Carstens &amp; De Kock, 2017; C. Chen &amp; Tang, 2018; Chung et al., 2019; B. M. Cole, 2013; Davies, Stoermer, &amp; Froese, 2019; Hedman, 2016; Kundu &amp; Mor, 2017; Le, Jiang, Fujimoto, &amp; Nielsen, 2018; Lee, Zhang, Dallas, &amp; Chin, 2019; C. Li, Lin, Tien, &amp; Chen, 2017; Y. Li, Perera, Kulik, &amp; Metz, 2019; T. Luu, 2019; T. T. Luu, 2019; Moon, 2018a, 2018b; Reinwald, Huettermann, &amp; Bruch, 2019; Richard, Avery, Luksyte, Boncoeur, &amp; Spitzmueller, 2019; Rineer, 2015; Rodriguez, 2018; Şahin, van der Toorn, Jansen, Boezeman, &amp; Ellemers, 2019; Sharif, 2014; Taylor, 2015; Zacher &amp; Yang, 2016)","previouslyFormattedCitation":"(Barnhart, 2015; Barton, 2017; Bodla, Tang, Jiang, &amp; Tian, 2018; Bressler, 2016; Brimhall, 2019; Brimhall &amp; Mor Barak, 2018; Carstens &amp; De Kock, 2017; C. Chen &amp; Tang, 2018; B. G. Chung et al., 2019; B. M. Cole, 2013; Davies, Stoermer, &amp; Froese, 2019; Hedman, 2016; Kundu &amp; Mor, 2017; Le, Jiang, Fujimoto, &amp; Nielsen, 2018; Lee, Zhang, Dallas, &amp; Chin, 2019; C. Li, Lin, Tien, &amp; Chen, 2017; Y. Li, Perera, Kulik, &amp; Metz, 2019; T. Luu, 2019; T. T. Luu, 2019; Moon, 2018a, 2018b; Reinwald, Huettermann, &amp; Bruch, 2019; Richard, Avery, Luksyte, Boncoeur, &amp; Spitzmueller, 2019; Rineer, 2015; Rodriguez, 2018; Şahin, van der Toorn, Jansen, Boezeman, &amp; Ellemers, 2019; Sharif, 2014; Taylor, 2015; Zacher &amp; Yang, 2016)"},"properties":{"noteIndex":0},"schema":"https://github.com/citation-style-language/schema/raw/master/csl-citation.json"}</w:instrText>
      </w:r>
      <w:r w:rsidRPr="009A376F">
        <w:rPr>
          <w:rFonts w:ascii="Times New Roman" w:hAnsi="Times New Roman"/>
          <w:b/>
          <w:vanish/>
          <w:sz w:val="24"/>
          <w:szCs w:val="24"/>
        </w:rPr>
        <w:fldChar w:fldCharType="separate"/>
      </w:r>
      <w:r w:rsidR="00B96CC4" w:rsidRPr="00B96CC4">
        <w:rPr>
          <w:rFonts w:ascii="Times New Roman" w:hAnsi="Times New Roman"/>
          <w:noProof/>
          <w:vanish/>
          <w:sz w:val="24"/>
          <w:szCs w:val="24"/>
        </w:rPr>
        <w:t>(Barnhart, 2015; Barton, 2017; Bodla, Tang, Jiang, &amp; Tian, 2018; Bressler, 2016; Brimhall, 2019; Brimhall &amp; Mor Barak, 2018; Carstens &amp; De Kock, 2017; C. Chen &amp; Tang, 2018; Chung et al., 2019; B. M. Cole, 2013; Davies, Stoermer, &amp; Froese, 2019; Hedman, 2016; Kundu &amp; Mor, 2017; Le, Jiang, Fujimoto, &amp; Nielsen, 2018; Lee, Zhang, Dallas, &amp; Chin, 2019; C. Li, Lin, Tien, &amp; Chen, 2017; Y. Li, Perera, Kulik, &amp; Metz, 2019; T. Luu, 2019; T. T. Luu, 2019; Moon, 2018a, 2018b; Reinwald, Huettermann, &amp; Bruch, 2019; Richard, Avery, Luksyte, Boncoeur, &amp; Spitzmueller, 2019; Rineer, 2015; Rodriguez, 2018; Şahin, van der Toorn, Jansen, Boezeman, &amp; Ellemers, 2019; Sharif, 2014; Taylor, 2015; Zacher &amp; Yang, 2016)</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DOI":"10.1007/s10551-015-2795-x","ISBN":"1055101527","ISSN":"15730697","abstract":"© 2015, Springer Science+Business Media Dordrecht. Stakeholder theory has received greater scholarly and practitioner attention as organizations consider the interests of various groups affected by corporate operations, including employees. This study investigates two dimensions of psychological climate, specifically perceived pay equity and diversity climate, for one such stakeholder group: racioethnic minority professionals. We examined the main effect of U.S. professionals’ of color pay equity perceptions, and the influence of perceived internal and external pay equity on turnover intentions. We also investigated the interactive effect of perceptions of pay equity and diversity climate on turnover intentions. Results indicated that pay equity perceptions were negatively associated with turnover intentions. Our findings showed that perceptions of internal pay equity influenced turnover intentions but perceptions of external equity did not. Further, perceptions of pay equity and the diversity climate interactively influenced turnover intentions. Participants who reported an unfavorable diversity climate and a low perceived pay equity were most likely to report turnover intentions. Simple slope analysis for moderate pay equity also was significant. When perceived pay equity was high, favorability of the diversity climate did not affect turnover intentions. The findings have useful practical implications. When pay was perceived as equitable, participants appeared to pay less attention to the diversity climate. Employee pay equity perceptions may be malleable; sharing information with employees about pay levels during performance reviews may enhance perceptions of pay equity. The findings suggest that, consistent with stakeholder theory, organizations should attend to perceptions of both pay equity and diversity climate when striving to minimize the turnover intentions of professionals of color.","author":[{"dropping-particle":"","family":"Buttner","given":"E. H.","non-dropping-particle":"","parse-names":false,"suffix":""},{"dropping-particle":"","family":"Lowe","given":"K. B.","non-dropping-particle":"","parse-names":false,"suffix":""}],"container-title":"Journal of Business Ethics","id":"ITEM-1","issue":"3","issued":{"date-parts":[["2017"]]},"page":"621-633","publisher":"Springer Netherlands","title":"Addressing internal stakeholders’ concerns: The interactive effect of perceived pay equity and diversity climate on turnover intentions.","type":"article-journal","volume":"143"},"uris":["http://www.mendeley.com/documents/?uuid=a4ebfa22-3159-4d3d-b8a0-1c69d88adfa6"]}],"mendeley":{"formattedCitation":"(Buttner &amp; Lowe, 2017)","plainTextFormattedCitation":"(Buttner &amp; Lowe, 2017)","previouslyFormattedCitation":"(Buttner &amp; Lowe, 2017)"},"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Buttner &amp; Lowe, 2017)</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abstract":"The number of women and ethnic minorities in the U.S. workforce has increased substantially over the last two decades. Contemporary workplaces can respond proactively to the diverse workforce through management practices that establish a positive and multiculturally sensitive organizational climate. There is ample evidence that organizational climate influences a wide variety of employee outcomes. The present study tested a modified version of Cox's (1994) model indicating that the diversity climate of an organization predicts the individual affective career outcomes of its employees. The modified model added the construct of diversity awareness, such that employee diversity awareness influences perceptions of the diversity climate, which in turn influences affective career outcomes. Additional hypotheses explored (1) the relationship between diversity awareness and diversity training events and (2) the relationship between diversity awareness, diversity climate, and minority status. This study employed a non-experimental, cross-sectional survey design. Data was collected from a sample of 195 individuals working in office-place settings with 10 or more employees. The results of this study were consistent with the Cox model but not the modified model. There was not a significant relationship between diversity awareness and diversity training experiences. In addition, minority individuals reported less favorable reactions to how diversity was managed in the workplace and lower organizational commitment than did their non-minority counterparts. These findings suggest that an individual's experience in the workplace is influenced by the diversity climate of the organization, which may predict their job satisfaction and commitment. Implications for organizational practices and future research are presented. (PsycINFO Database Record (c) 2009 APA, all rights reserved)","author":[{"dropping-particle":"","family":"Paez","given":"K. N.","non-dropping-particle":"","parse-names":false,"suffix":""}],"id":"ITEM-1","issued":{"date-parts":[["2006"]]},"publisher":"Doctoral Dissertation, University of Oregon","publisher-place":"Eugene, OR","title":"Diversity awareness, diversity climate, and individual career outcomes: A counseling psychology perspective.","title-short":"Diversity awareness, diversity climate, and indivi","type":"book"},"uris":["http://www.mendeley.com/documents/?uuid=6fafc943-d2c1-489b-8edb-b6502b6547d9"]}],"mendeley":{"formattedCitation":"(Paez, 2006)","plainTextFormattedCitation":"(Paez, 2006)","previouslyFormattedCitation":"(Paez, 2006)"},"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Paez, 2006)</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abstract":"Demographic trends in the current business environment have made the quality of intergroup relations in the workplace take on added significance. Drawing on social psychological theories such as the Contact Hypothesis, Social Identity Theory, and Self-Schema Theory it is argued that the extent to which a person identifies with their ethnic, racial or gender group effects their perceptions and behavior, and may be a critical factor in understanding that person's experience in a diverse work environment. This issue is explored in three studies. Study 1, develops a new measure of the Conditions of Contact called the Diversity Climate Inventory (DCI) designed to assess the supportiveness of an organization's diversity climate along dimensions specified by the Contact Hypothesis. Using a racially and ethnically diverse sample of 288 hospital employees, Study 1 examined the moderating effect of ethnic identity on the relationship between the DCI and work outcomes. Results indicate that DCI is predictive of job satisfaction, commitment, procedural and interactional justice. For high ethnic identity employees the relationship was even stronger and DCI showed a negative relationship with job stress and role overload. In a survey of 268 university alumni, Study 2 sought to replicate findings from Study 1 using a gender version of the DCI and gender identity. Overall, results suggest that gender identity did not have the same moderating effect as ethnic identity. DCI had a positive relationship with job satisfaction, commitment, procedural and interactional justice but only for low gender identity employees. A laboratory study was conducted to further investigate the moderating effect of gender identity. Study 3, used 220 female college students to investigate how gender identity and the supportiveness of the organization's diversity climate effects perceptions about a job promotion situation. Results indicate that following not getting a desired job promotion, high gender identity participants to were more likely to say it was because of gender bias and they reported less distributive and interactional justice than low gender identity participants. In conclusion, these three studies provide evidence that ethnic and gender identity have an influence on perceptions about diversity in the workplace and merit further research. (PsycINFO Database Record (c) 2009 APA, all rights reserved)","author":[{"dropping-particle":"","family":"Tenglund","given":"A.","non-dropping-particle":"","parse-names":false,"suffix":""}],"id":"ITEM-1","issued":{"date-parts":[["2000"]]},"publisher":"University of Delaware","title":"Effects of gender and ethnic identity on perceptions of diversity and fairness: Exploring the importance of identity in organizational behavior.","type":"thesis"},"uris":["http://www.mendeley.com/documents/?uuid=889a85f9-5118-4fa2-b551-5df488ed37cd"]}],"mendeley":{"formattedCitation":"(Tenglund, 2000)","plainTextFormattedCitation":"(Tenglund, 2000)","previouslyFormattedCitation":"(Tenglund, 2000)"},"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Tenglund, 2000)</w:t>
      </w:r>
      <w:r w:rsidRPr="009A376F">
        <w:rPr>
          <w:rFonts w:ascii="Times New Roman" w:hAnsi="Times New Roman"/>
          <w:b/>
          <w:vanish/>
          <w:sz w:val="24"/>
          <w:szCs w:val="24"/>
        </w:rPr>
        <w:fldChar w:fldCharType="end"/>
      </w:r>
      <w:r w:rsidRPr="009A376F">
        <w:rPr>
          <w:rFonts w:ascii="Times New Roman" w:hAnsi="Times New Roman"/>
          <w:b/>
          <w:vanish/>
          <w:sz w:val="24"/>
          <w:szCs w:val="24"/>
        </w:rPr>
        <w:t xml:space="preserve"> </w:t>
      </w:r>
      <w:r w:rsidRPr="009A376F">
        <w:rPr>
          <w:rFonts w:ascii="Times New Roman" w:hAnsi="Times New Roman"/>
          <w:b/>
          <w:vanish/>
          <w:sz w:val="24"/>
          <w:szCs w:val="24"/>
        </w:rPr>
        <w:fldChar w:fldCharType="begin" w:fldLock="1"/>
      </w:r>
      <w:r w:rsidRPr="009A376F">
        <w:rPr>
          <w:rFonts w:ascii="Times New Roman" w:hAnsi="Times New Roman"/>
          <w:b/>
          <w:vanish/>
          <w:sz w:val="24"/>
          <w:szCs w:val="24"/>
        </w:rPr>
        <w:instrText>ADDIN CSL_CITATION {"citationItems":[{"id":"ITEM-1","itemData":{"DOI":"10.1016/j.jbusres.2018.08.017","ISSN":"01482963","abstract":"Employee diversity, when effectively managed, can fuel employees to add value to the organization. Our primary research aim entails the investigation into how diversity-oriented HR practices that address and value employee diversity contribute to employee work engagement. Employees and their managers from diverse manufacturing industries in Ho Chi Minh City, Vietnam participated as providers of the data for the current research. Our data analysis supported the positive relationship between diversity-oriented HR practices and work engagement among employees. The role of diversity climate as a mediator for this relationship was also substantiated. Besides, the results provided evidence for the moderating roles of diversity-oriented leadership as well as group diversity in our research model.","author":[{"dropping-particle":"","family":"Tuan","given":"L. T.","non-dropping-particle":"","parse-names":false,"suffix":""},{"dropping-particle":"","family":"Rowley","given":"C.","non-dropping-particle":"","parse-names":false,"suffix":""},{"dropping-particle":"","family":"Vo","given":"T. T.","non-dropping-particle":"","parse-names":false,"suffix":""}],"container-title":"Journal of Business Research","id":"ITEM-1","issued":{"date-parts":[["2019"]]},"page":"303-315","title":"Addressing employee diversity to foster their work engagement.","type":"article-journal","volume":"95"},"uris":["http://www.mendeley.com/documents/?uuid=651caeb5-260b-4537-8720-6611acda2497"]}],"mendeley":{"formattedCitation":"(Tuan, Rowley, &amp; Vo, 2019)","plainTextFormattedCitation":"(Tuan, Rowley, &amp; Vo, 2019)","previouslyFormattedCitation":"(Tuan, Rowley, &amp; Vo, 2019)"},"properties":{"noteIndex":0},"schema":"https://github.com/citation-style-language/schema/raw/master/csl-citation.json"}</w:instrText>
      </w:r>
      <w:r w:rsidRPr="009A376F">
        <w:rPr>
          <w:rFonts w:ascii="Times New Roman" w:hAnsi="Times New Roman"/>
          <w:b/>
          <w:vanish/>
          <w:sz w:val="24"/>
          <w:szCs w:val="24"/>
        </w:rPr>
        <w:fldChar w:fldCharType="separate"/>
      </w:r>
      <w:r w:rsidRPr="009A376F">
        <w:rPr>
          <w:rFonts w:ascii="Times New Roman" w:hAnsi="Times New Roman"/>
          <w:noProof/>
          <w:vanish/>
          <w:sz w:val="24"/>
          <w:szCs w:val="24"/>
        </w:rPr>
        <w:t>(Tuan, Rowley, &amp; Vo, 2019)</w:t>
      </w:r>
      <w:r w:rsidRPr="009A376F">
        <w:rPr>
          <w:rFonts w:ascii="Times New Roman" w:hAnsi="Times New Roman"/>
          <w:b/>
          <w:vanish/>
          <w:sz w:val="24"/>
          <w:szCs w:val="24"/>
        </w:rPr>
        <w:fldChar w:fldCharType="end"/>
      </w:r>
    </w:p>
    <w:p w14:paraId="3B6A599E" w14:textId="77777777" w:rsidR="009A376F" w:rsidRDefault="009A376F"/>
    <w:sectPr w:rsidR="009A376F">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91EC06" w14:textId="77777777" w:rsidR="00B96CC4" w:rsidRDefault="00B96CC4" w:rsidP="00B96CC4">
      <w:pPr>
        <w:spacing w:line="240" w:lineRule="auto"/>
      </w:pPr>
      <w:r>
        <w:separator/>
      </w:r>
    </w:p>
  </w:endnote>
  <w:endnote w:type="continuationSeparator" w:id="0">
    <w:p w14:paraId="1F46B3FE" w14:textId="77777777" w:rsidR="00B96CC4" w:rsidRDefault="00B96CC4" w:rsidP="00B96C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686427" w14:textId="77777777" w:rsidR="00B96CC4" w:rsidRDefault="00B96CC4" w:rsidP="00B96CC4">
      <w:pPr>
        <w:spacing w:line="240" w:lineRule="auto"/>
      </w:pPr>
      <w:r>
        <w:separator/>
      </w:r>
    </w:p>
  </w:footnote>
  <w:footnote w:type="continuationSeparator" w:id="0">
    <w:p w14:paraId="4F8C1BF6" w14:textId="77777777" w:rsidR="00B96CC4" w:rsidRDefault="00B96CC4" w:rsidP="00B96C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5011799"/>
      <w:docPartObj>
        <w:docPartGallery w:val="Page Numbers (Top of Page)"/>
        <w:docPartUnique/>
      </w:docPartObj>
    </w:sdtPr>
    <w:sdtEndPr>
      <w:rPr>
        <w:noProof/>
      </w:rPr>
    </w:sdtEndPr>
    <w:sdtContent>
      <w:p w14:paraId="15BCDC01" w14:textId="7CFBC12B" w:rsidR="00B96CC4" w:rsidRDefault="00B96CC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D98CBF" w14:textId="77777777" w:rsidR="00B96CC4" w:rsidRDefault="00B96CC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76F"/>
    <w:rsid w:val="000307F5"/>
    <w:rsid w:val="001F017F"/>
    <w:rsid w:val="002603CC"/>
    <w:rsid w:val="00295B85"/>
    <w:rsid w:val="003C5554"/>
    <w:rsid w:val="004965DD"/>
    <w:rsid w:val="005071C4"/>
    <w:rsid w:val="00651975"/>
    <w:rsid w:val="00682A4C"/>
    <w:rsid w:val="00793594"/>
    <w:rsid w:val="009355C8"/>
    <w:rsid w:val="00954489"/>
    <w:rsid w:val="00965FBB"/>
    <w:rsid w:val="009A376F"/>
    <w:rsid w:val="009C3483"/>
    <w:rsid w:val="00A17A5E"/>
    <w:rsid w:val="00AD75E2"/>
    <w:rsid w:val="00AF5028"/>
    <w:rsid w:val="00B024AC"/>
    <w:rsid w:val="00B45112"/>
    <w:rsid w:val="00B7056E"/>
    <w:rsid w:val="00B7742F"/>
    <w:rsid w:val="00B96CC4"/>
    <w:rsid w:val="00BA3391"/>
    <w:rsid w:val="00BB5511"/>
    <w:rsid w:val="00C506B0"/>
    <w:rsid w:val="00D66C41"/>
    <w:rsid w:val="00D809ED"/>
    <w:rsid w:val="00D815A1"/>
    <w:rsid w:val="00DB5233"/>
    <w:rsid w:val="00E75DE3"/>
    <w:rsid w:val="00FB0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EA8D0"/>
  <w15:chartTrackingRefBased/>
  <w15:docId w15:val="{61849236-520F-4602-8914-4DF23242C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76F"/>
    <w:pPr>
      <w:spacing w:after="0" w:line="480" w:lineRule="auto"/>
      <w:ind w:left="475" w:hanging="475"/>
    </w:pPr>
    <w:rPr>
      <w:rFonts w:ascii="Calibri" w:eastAsia="Batang"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6CC4"/>
    <w:pPr>
      <w:tabs>
        <w:tab w:val="center" w:pos="4680"/>
        <w:tab w:val="right" w:pos="9360"/>
      </w:tabs>
      <w:spacing w:line="240" w:lineRule="auto"/>
    </w:pPr>
  </w:style>
  <w:style w:type="character" w:customStyle="1" w:styleId="HeaderChar">
    <w:name w:val="Header Char"/>
    <w:basedOn w:val="DefaultParagraphFont"/>
    <w:link w:val="Header"/>
    <w:uiPriority w:val="99"/>
    <w:rsid w:val="00B96CC4"/>
    <w:rPr>
      <w:rFonts w:ascii="Calibri" w:eastAsia="Batang" w:hAnsi="Calibri" w:cs="Times New Roman"/>
    </w:rPr>
  </w:style>
  <w:style w:type="paragraph" w:styleId="Footer">
    <w:name w:val="footer"/>
    <w:basedOn w:val="Normal"/>
    <w:link w:val="FooterChar"/>
    <w:uiPriority w:val="99"/>
    <w:unhideWhenUsed/>
    <w:rsid w:val="00B96CC4"/>
    <w:pPr>
      <w:tabs>
        <w:tab w:val="center" w:pos="4680"/>
        <w:tab w:val="right" w:pos="9360"/>
      </w:tabs>
      <w:spacing w:line="240" w:lineRule="auto"/>
    </w:pPr>
  </w:style>
  <w:style w:type="character" w:customStyle="1" w:styleId="FooterChar">
    <w:name w:val="Footer Char"/>
    <w:basedOn w:val="DefaultParagraphFont"/>
    <w:link w:val="Footer"/>
    <w:uiPriority w:val="99"/>
    <w:rsid w:val="00B96CC4"/>
    <w:rPr>
      <w:rFonts w:ascii="Calibri" w:eastAsia="Batang"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51555-A1DD-43A0-8196-2409ECEA5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23882</Words>
  <Characters>136131</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 H</dc:creator>
  <cp:keywords/>
  <dc:description/>
  <cp:lastModifiedBy>O H</cp:lastModifiedBy>
  <cp:revision>26</cp:revision>
  <dcterms:created xsi:type="dcterms:W3CDTF">2020-04-10T19:33:00Z</dcterms:created>
  <dcterms:modified xsi:type="dcterms:W3CDTF">2020-05-1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3a5197-16ae-3a5f-8f1a-3a52380358ca</vt:lpwstr>
  </property>
  <property fmtid="{D5CDD505-2E9C-101B-9397-08002B2CF9AE}" pid="4" name="Mendeley Citation Style_1">
    <vt:lpwstr>http://www.zotero.org/styles/apa</vt:lpwstr>
  </property>
</Properties>
</file>